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A082D0" w14:textId="5C5A15CA" w:rsidR="00272AED" w:rsidRPr="00F5117F" w:rsidRDefault="00222CFC" w:rsidP="0016450E">
      <w:pPr>
        <w:pStyle w:val="Title"/>
        <w:spacing w:after="0"/>
      </w:pPr>
      <w:r w:rsidRPr="00F5117F">
        <w:t>Healthcare marketing: Public Relations as a Tool in Engaging Consumers</w:t>
      </w:r>
    </w:p>
    <w:p w14:paraId="29D84BF0" w14:textId="11E8E7FC" w:rsidR="00825E84" w:rsidRPr="00440923" w:rsidRDefault="00825E84" w:rsidP="00440923">
      <w:pPr>
        <w:pStyle w:val="Author"/>
        <w:spacing w:before="240" w:after="0" w:line="276" w:lineRule="auto"/>
        <w:rPr>
          <w:i/>
          <w:sz w:val="20"/>
        </w:rPr>
      </w:pPr>
      <w:r w:rsidRPr="00440923">
        <w:rPr>
          <w:i/>
          <w:sz w:val="20"/>
        </w:rPr>
        <w:t>Shailesh Goyal, Research Scholar, Rai School of Management Studies, Rai University</w:t>
      </w:r>
      <w:r w:rsidR="008D52E5">
        <w:rPr>
          <w:i/>
          <w:sz w:val="20"/>
        </w:rPr>
        <w:t xml:space="preserve"> &amp;</w:t>
      </w:r>
      <w:r w:rsidR="008D52E5">
        <w:rPr>
          <w:i/>
          <w:sz w:val="20"/>
        </w:rPr>
        <w:br/>
      </w:r>
      <w:r w:rsidRPr="00440923">
        <w:rPr>
          <w:i/>
          <w:sz w:val="20"/>
        </w:rPr>
        <w:t xml:space="preserve"> Director, Simulations Public Affairs Management Services</w:t>
      </w:r>
    </w:p>
    <w:p w14:paraId="1B22CBC2" w14:textId="3E23C971" w:rsidR="00825E84" w:rsidRPr="00440923" w:rsidRDefault="00825E84" w:rsidP="00440923">
      <w:pPr>
        <w:pStyle w:val="Author"/>
        <w:rPr>
          <w:i/>
          <w:sz w:val="20"/>
        </w:rPr>
      </w:pPr>
      <w:r w:rsidRPr="00440923">
        <w:rPr>
          <w:i/>
          <w:sz w:val="20"/>
        </w:rPr>
        <w:t>Dr. Ashish Rami, Associate Professor, Rai School of Management Studies, Rai University</w:t>
      </w:r>
    </w:p>
    <w:p w14:paraId="0CA02BDE" w14:textId="7B3E67D2" w:rsidR="00825E84" w:rsidRDefault="00825E84" w:rsidP="00825E84">
      <w:pPr>
        <w:pStyle w:val="Heading1"/>
        <w:numPr>
          <w:ilvl w:val="0"/>
          <w:numId w:val="0"/>
        </w:numPr>
        <w:ind w:left="432" w:hanging="432"/>
      </w:pPr>
      <w:r>
        <w:t xml:space="preserve">Abstract </w:t>
      </w:r>
    </w:p>
    <w:p w14:paraId="59F08C4C" w14:textId="320AC9A5" w:rsidR="008A3958" w:rsidRPr="008A3958" w:rsidRDefault="008A3958" w:rsidP="008A3958">
      <w:pPr>
        <w:pStyle w:val="Body"/>
      </w:pPr>
      <w:r>
        <w:t>Public relations</w:t>
      </w:r>
      <w:r w:rsidR="00264437">
        <w:t xml:space="preserve"> (PR)</w:t>
      </w:r>
      <w:r>
        <w:t xml:space="preserve"> have been one of the crucial marketing strategies, especially essential in healthcare. </w:t>
      </w:r>
      <w:r w:rsidR="00264437">
        <w:t xml:space="preserve">The aim of this study was to review the role and status of PR in healthcare marketing, </w:t>
      </w:r>
      <w:r w:rsidR="00891BD3">
        <w:t xml:space="preserve">to </w:t>
      </w:r>
      <w:r w:rsidR="00264437">
        <w:t xml:space="preserve">understand its importance, and </w:t>
      </w:r>
      <w:r w:rsidR="00891BD3">
        <w:t xml:space="preserve">to </w:t>
      </w:r>
      <w:r w:rsidR="00264437">
        <w:t xml:space="preserve">provide suggestions to improve in this area. The components of healthcare marketing and the strategies taken by hospitals in the Indian context were explored. It was realized that </w:t>
      </w:r>
      <w:r w:rsidR="00891BD3">
        <w:t xml:space="preserve">effective marketing necessitates a well-planned and meticulous PR functionary, which has to be executed in a consistent manner. Evidence showed that there is a progressively </w:t>
      </w:r>
      <w:r w:rsidR="00264437">
        <w:t xml:space="preserve">growing need for PR, particularly now, </w:t>
      </w:r>
      <w:r w:rsidR="008D52E5">
        <w:t>post-pandemic</w:t>
      </w:r>
      <w:r w:rsidR="00264437">
        <w:t xml:space="preserve">. The measures for evaluating PR were examined and with the advancing age of digitization, the use of social media as one of the promising instruments for engaging consumers was </w:t>
      </w:r>
      <w:r w:rsidR="00891BD3">
        <w:t xml:space="preserve">accentuated. The purpose of this study was to critically identify the areas of improvement in healthcare marketing, which will improve the situation of all the stakeholders, including healthcare institutions, healthcare professionals, patients, </w:t>
      </w:r>
      <w:r w:rsidR="008D52E5">
        <w:t xml:space="preserve">and </w:t>
      </w:r>
      <w:r w:rsidR="00891BD3">
        <w:t xml:space="preserve">their associates, </w:t>
      </w:r>
      <w:r w:rsidR="00050142">
        <w:t>at an individual</w:t>
      </w:r>
      <w:r w:rsidR="00891BD3">
        <w:t xml:space="preserve"> as well as at a societal level. </w:t>
      </w:r>
      <w:r w:rsidR="00050142">
        <w:t xml:space="preserve">The ramifications of misleading and faulty messages through social and other media formats were highlighted as one of the challenges of the modern age PR strategies. </w:t>
      </w:r>
    </w:p>
    <w:p w14:paraId="3A1771BE" w14:textId="6C20A1CE" w:rsidR="00825E84" w:rsidRPr="009342AA" w:rsidRDefault="00825E84" w:rsidP="00440923">
      <w:pPr>
        <w:jc w:val="both"/>
        <w:rPr>
          <w:i/>
          <w:iCs/>
        </w:rPr>
      </w:pPr>
      <w:r w:rsidRPr="00825E84">
        <w:rPr>
          <w:b/>
          <w:bCs/>
          <w:i/>
          <w:iCs/>
        </w:rPr>
        <w:t xml:space="preserve">Keywords: </w:t>
      </w:r>
      <w:r w:rsidR="009342AA" w:rsidRPr="009342AA">
        <w:rPr>
          <w:i/>
          <w:iCs/>
        </w:rPr>
        <w:t xml:space="preserve">Public relations, </w:t>
      </w:r>
      <w:r w:rsidR="009342AA">
        <w:rPr>
          <w:i/>
          <w:iCs/>
        </w:rPr>
        <w:t>Marketing strategies, Healthcare, PR communications, Social media</w:t>
      </w:r>
    </w:p>
    <w:p w14:paraId="6EF0401D" w14:textId="777D3BFA" w:rsidR="00272AED" w:rsidRPr="00F5117F" w:rsidRDefault="00BC26D2" w:rsidP="00A24AE0">
      <w:pPr>
        <w:pStyle w:val="Heading1"/>
        <w:rPr>
          <w:color w:val="auto"/>
        </w:rPr>
      </w:pPr>
      <w:r w:rsidRPr="00F5117F">
        <w:rPr>
          <w:color w:val="auto"/>
        </w:rPr>
        <w:t>Introduction</w:t>
      </w:r>
    </w:p>
    <w:p w14:paraId="568D6E94" w14:textId="3F5743B9" w:rsidR="004B5D59" w:rsidRPr="00F5117F" w:rsidRDefault="0073638A" w:rsidP="0073638A">
      <w:pPr>
        <w:pStyle w:val="Body"/>
      </w:pPr>
      <w:r w:rsidRPr="00F5117F">
        <w:t>Public relations</w:t>
      </w:r>
      <w:r w:rsidR="00017F89" w:rsidRPr="00F5117F">
        <w:t xml:space="preserve"> (PR)</w:t>
      </w:r>
      <w:r w:rsidRPr="00F5117F">
        <w:t xml:space="preserve"> can be described as the “practice of managing the spread of information between </w:t>
      </w:r>
      <w:r w:rsidR="00F5117F" w:rsidRPr="00F5117F">
        <w:t xml:space="preserve">the public and </w:t>
      </w:r>
      <w:r w:rsidRPr="00F5117F">
        <w:t>an individual or an organization (business, government, or non-profit)</w:t>
      </w:r>
      <w:r w:rsidR="00017F89" w:rsidRPr="00F5117F">
        <w:t>”</w:t>
      </w:r>
      <w:r w:rsidRPr="00F5117F">
        <w:t xml:space="preserve"> </w:t>
      </w:r>
      <w:r w:rsidRPr="00F5117F">
        <w:fldChar w:fldCharType="begin" w:fldLock="1"/>
      </w:r>
      <w:r w:rsidR="00067112" w:rsidRPr="00F5117F">
        <w:instrText>ADDIN CSL_CITATION {"citationItems":[{"id":"ITEM-1","itemData":{"author":[{"dropping-particle":"","family":"Akp","given":"Junaid","non-dropping-particle":"","parse-names":false,"suffix":""}],"container-title":"International Journal For Technological Research In Engineering","id":"ITEM-1","issue":"5","issued":{"date-parts":[["2021"]]},"page":"163-166","title":"Role of public relation in private healthcare institutions in Kerala","type":"article-journal","volume":"8"},"uris":["http://www.mendeley.com/documents/?uuid=2894cdd9-9e4e-4ab5-906c-2e05e0c9f298"]}],"mendeley":{"formattedCitation":"(Akp, 2021)","plainTextFormattedCitation":"(Akp, 2021)","previouslyFormattedCitation":"(Akp, 2021)"},"properties":{"noteIndex":0},"schema":"https://github.com/citation-style-language/schema/raw/master/csl-citation.json"}</w:instrText>
      </w:r>
      <w:r w:rsidRPr="00F5117F">
        <w:fldChar w:fldCharType="separate"/>
      </w:r>
      <w:r w:rsidRPr="00F5117F">
        <w:rPr>
          <w:noProof/>
        </w:rPr>
        <w:t>(Akp, 2021)</w:t>
      </w:r>
      <w:r w:rsidRPr="00F5117F">
        <w:fldChar w:fldCharType="end"/>
      </w:r>
      <w:r w:rsidRPr="00F5117F">
        <w:t xml:space="preserve">. </w:t>
      </w:r>
      <w:r w:rsidR="00A622AB" w:rsidRPr="00F5117F">
        <w:fldChar w:fldCharType="begin" w:fldLock="1"/>
      </w:r>
      <w:r w:rsidR="00A622AB" w:rsidRPr="00F5117F">
        <w:instrText>ADDIN CSL_CITATION {"citationItems":[{"id":"ITEM-1","itemData":{"author":[{"dropping-particle":"","family":"Grunig","given":"J.","non-dropping-particle":"","parse-names":false,"suffix":""},{"dropping-particle":"","family":"Hunt","given":"T.","non-dropping-particle":"","parse-names":false,"suffix":""}],"editor":[{"dropping-particle":"","family":"Wadswortgh","given":"Thomson –","non-dropping-particle":"","parse-names":false,"suffix":""}],"id":"ITEM-1","issued":{"date-parts":[["1984"]]},"publisher-place":"Belmont","title":"Managing of Public Relations","type":"book"},"uris":["http://www.mendeley.com/documents/?uuid=99b3ddb5-2aa6-435d-944b-dabb1ab6dd73"]}],"mendeley":{"formattedCitation":"(Grunig &amp; Hunt, 1984)","manualFormatting":"Grunig and Hunt (1984)","plainTextFormattedCitation":"(Grunig &amp; Hunt, 1984)","previouslyFormattedCitation":"(Grunig &amp; Hunt, 1984)"},"properties":{"noteIndex":0},"schema":"https://github.com/citation-style-language/schema/raw/master/csl-citation.json"}</w:instrText>
      </w:r>
      <w:r w:rsidR="00A622AB" w:rsidRPr="00F5117F">
        <w:fldChar w:fldCharType="separate"/>
      </w:r>
      <w:r w:rsidR="00A622AB" w:rsidRPr="00F5117F">
        <w:rPr>
          <w:noProof/>
        </w:rPr>
        <w:t>Grunig and Hunt (1984)</w:t>
      </w:r>
      <w:r w:rsidR="00A622AB" w:rsidRPr="00F5117F">
        <w:fldChar w:fldCharType="end"/>
      </w:r>
      <w:r w:rsidR="00516EC5" w:rsidRPr="00F5117F">
        <w:t xml:space="preserve"> </w:t>
      </w:r>
      <w:r w:rsidR="00F5117F" w:rsidRPr="00F5117F">
        <w:t>reported</w:t>
      </w:r>
      <w:r w:rsidR="00516EC5" w:rsidRPr="00F5117F">
        <w:t xml:space="preserve"> PR as the management of communications between </w:t>
      </w:r>
      <w:r w:rsidR="00F5117F" w:rsidRPr="00F5117F">
        <w:t xml:space="preserve">the public and </w:t>
      </w:r>
      <w:r w:rsidR="00516EC5" w:rsidRPr="00F5117F">
        <w:t xml:space="preserve">organizations. Further, </w:t>
      </w:r>
      <w:r w:rsidR="00A622AB" w:rsidRPr="00F5117F">
        <w:fldChar w:fldCharType="begin" w:fldLock="1"/>
      </w:r>
      <w:r w:rsidR="00A622AB" w:rsidRPr="00F5117F">
        <w:instrText>ADDIN CSL_CITATION {"citationItems":[{"id":"ITEM-1","itemData":{"abstract":"The authors analyze how public relations can help health care institutions in communicating with the target population. Authors among the first define public relations in health care. For them, public relations in the health care is communication process of health institutions (hospitals, primary health care centers, etc.) with its internal and external public, in order to achieve mutual respect, understanding and achieving mutual interests. In this paper, the authors also provide practical advice of seven points which health institutions should do to build successful public relations and communication with internal and external public, and improve its image in the public.","author":[{"dropping-particle":"","family":"Tomic","given":"Z.","non-dropping-particle":"","parse-names":false,"suffix":""},{"dropping-particle":"","family":"Lasic","given":"D.","non-dropping-particle":"","parse-names":false,"suffix":""},{"dropping-particle":"","family":"Tomic","given":"T.","non-dropping-particle":"","parse-names":false,"suffix":""}],"container-title":"Materia Socio Medica","id":"ITEM-1","issue":"1","issued":{"date-parts":[["2010"]]},"page":"25-27","title":"Public Relations in Health Care","type":"article-journal","volume":"22"},"uris":["http://www.mendeley.com/documents/?uuid=a79e9625-4586-4e40-985e-7c44e9b9bc5f"]}],"mendeley":{"formattedCitation":"(Tomic et al., 2010)","manualFormatting":"Tomic et al. (2010)","plainTextFormattedCitation":"(Tomic et al., 2010)","previouslyFormattedCitation":"(Tomic et al., 2010)"},"properties":{"noteIndex":0},"schema":"https://github.com/citation-style-language/schema/raw/master/csl-citation.json"}</w:instrText>
      </w:r>
      <w:r w:rsidR="00A622AB" w:rsidRPr="00F5117F">
        <w:fldChar w:fldCharType="separate"/>
      </w:r>
      <w:r w:rsidR="00A622AB" w:rsidRPr="00F5117F">
        <w:rPr>
          <w:noProof/>
        </w:rPr>
        <w:t>Tomic et al. (2010)</w:t>
      </w:r>
      <w:r w:rsidR="00A622AB" w:rsidRPr="00F5117F">
        <w:fldChar w:fldCharType="end"/>
      </w:r>
      <w:r w:rsidR="00516EC5" w:rsidRPr="00F5117F">
        <w:t xml:space="preserve"> added the factors of achieving “mutual understanding” through common interests and the building of “social responsibility”. </w:t>
      </w:r>
      <w:r w:rsidR="00672662" w:rsidRPr="00F5117F">
        <w:t xml:space="preserve">The origin of </w:t>
      </w:r>
      <w:r w:rsidR="002D4500" w:rsidRPr="00F5117F">
        <w:t xml:space="preserve">the </w:t>
      </w:r>
      <w:r w:rsidR="00672662" w:rsidRPr="00F5117F">
        <w:t xml:space="preserve">term PR </w:t>
      </w:r>
      <w:r w:rsidR="00F5117F" w:rsidRPr="00F5117F">
        <w:t xml:space="preserve">could </w:t>
      </w:r>
      <w:r w:rsidR="00672662" w:rsidRPr="00F5117F">
        <w:t xml:space="preserve">be traced to USA from where it has spread worldwide </w:t>
      </w:r>
      <w:r w:rsidR="00672662" w:rsidRPr="00F5117F">
        <w:fldChar w:fldCharType="begin" w:fldLock="1"/>
      </w:r>
      <w:r w:rsidR="00050142">
        <w:instrText>ADDIN CSL_CITATION {"citationItems":[{"id":"ITEM-1","itemData":{"author":[{"dropping-particle":"","family":"Rathore","given":"Vijay Singh","non-dropping-particle":"","parse-names":false,"suffix":""},{"dropping-particle":"","family":"Mathur","given":"N.","non-dropping-particle":"","parse-names":false,"suffix":""},{"dropping-particle":"","family":"Jain","given":"K.","non-dropping-particle":"","parse-names":false,"suffix":""}],"container-title":"Journal of Emerging Technologies and Innovative Research (JETIR)","id":"ITEM-1","issue":"4","issued":{"date-parts":[["2019"]]},"page":"519-524","title":"Role of Public Relation in Health Care Industry of Bhopal","type":"article-journal","volume":"6"},"uris":["http://www.mendeley.com/documents/?uuid=5b4b33dd-79e0-48ae-ac9f-1b6a87ed7258"]}],"mendeley":{"formattedCitation":"(Rathore et al., 2019)","plainTextFormattedCitation":"(Rathore et al., 2019)","previouslyFormattedCitation":"(Rathore et al., 2019)"},"properties":{"noteIndex":0},"schema":"https://github.com/citation-style-language/schema/raw/master/csl-citation.json"}</w:instrText>
      </w:r>
      <w:r w:rsidR="00672662" w:rsidRPr="00F5117F">
        <w:fldChar w:fldCharType="separate"/>
      </w:r>
      <w:r w:rsidR="00672662" w:rsidRPr="00F5117F">
        <w:rPr>
          <w:noProof/>
        </w:rPr>
        <w:t>(Rathore et al., 2019)</w:t>
      </w:r>
      <w:r w:rsidR="00672662" w:rsidRPr="00F5117F">
        <w:fldChar w:fldCharType="end"/>
      </w:r>
      <w:r w:rsidR="00672662" w:rsidRPr="00F5117F">
        <w:t xml:space="preserve">. </w:t>
      </w:r>
      <w:r w:rsidR="005457FF" w:rsidRPr="00F5117F">
        <w:t xml:space="preserve">Although advertisement </w:t>
      </w:r>
      <w:r w:rsidR="00017F89" w:rsidRPr="00F5117F">
        <w:t xml:space="preserve">is different, </w:t>
      </w:r>
      <w:r w:rsidR="005457FF" w:rsidRPr="00F5117F">
        <w:t xml:space="preserve">it </w:t>
      </w:r>
      <w:r w:rsidR="00017F89" w:rsidRPr="00F5117F">
        <w:t xml:space="preserve">forms a part of </w:t>
      </w:r>
      <w:r w:rsidR="005457FF" w:rsidRPr="00F5117F">
        <w:t xml:space="preserve">marketing </w:t>
      </w:r>
      <w:r w:rsidR="00017F89" w:rsidRPr="00F5117F">
        <w:t xml:space="preserve">communication </w:t>
      </w:r>
      <w:r w:rsidR="005457FF" w:rsidRPr="00F5117F">
        <w:t>with PR</w:t>
      </w:r>
      <w:r w:rsidR="00F5117F" w:rsidRPr="00F5117F">
        <w:t xml:space="preserve">. PR </w:t>
      </w:r>
      <w:r w:rsidR="004B5D59" w:rsidRPr="00F5117F">
        <w:t xml:space="preserve">encompass actions and responsibilities that </w:t>
      </w:r>
      <w:r w:rsidR="00F5117F" w:rsidRPr="00F5117F">
        <w:t>affect</w:t>
      </w:r>
      <w:r w:rsidR="004B5D59" w:rsidRPr="00F5117F">
        <w:t xml:space="preserve"> </w:t>
      </w:r>
      <w:r w:rsidR="00F5117F" w:rsidRPr="00F5117F">
        <w:t xml:space="preserve">consumers’ </w:t>
      </w:r>
      <w:r w:rsidR="004B5D59" w:rsidRPr="00F5117F">
        <w:t xml:space="preserve">decision making </w:t>
      </w:r>
      <w:r w:rsidR="00F5117F" w:rsidRPr="00F5117F">
        <w:t xml:space="preserve">during the </w:t>
      </w:r>
      <w:r w:rsidR="004B5D59" w:rsidRPr="00F5117F">
        <w:t xml:space="preserve">buying </w:t>
      </w:r>
      <w:r w:rsidR="00F5117F" w:rsidRPr="00F5117F">
        <w:t xml:space="preserve">of </w:t>
      </w:r>
      <w:r w:rsidR="004B5D59" w:rsidRPr="00F5117F">
        <w:t xml:space="preserve">products </w:t>
      </w:r>
      <w:r w:rsidR="00F5117F" w:rsidRPr="00F5117F">
        <w:t>and</w:t>
      </w:r>
      <w:r w:rsidR="004B5D59" w:rsidRPr="00F5117F">
        <w:t xml:space="preserve"> services </w:t>
      </w:r>
      <w:r w:rsidR="004B5D59" w:rsidRPr="00F5117F">
        <w:fldChar w:fldCharType="begin" w:fldLock="1"/>
      </w:r>
      <w:r w:rsidR="008E05BF" w:rsidRPr="00F5117F">
        <w:instrText>ADDIN CSL_CITATION {"citationItems":[{"id":"ITEM-1","itemData":{"DOI":"10.1080/07359680802118993","ISSN":"07359683","PMID":"19042526","abstract":"Public relations activities for all organizations can have an important effect on consumer decision-making when buying goods or services. This study examines the effect that public relations activities can have regarding consumer decisions and choice. To explore exemplify this relationship a questionnaire was given to 971 patients within public, university and private hospitals in Ankara, Turkey. Study results show that public relations activities were a crucial factor in determining consumer hospital choice. The majority of respondents reported that the behaviors and attitude of personnel as public relations activities that support the hospital's reputation within the public were the primary variables in hospital choice. Health care managers can use these findings to further understand how patients make informed choices related to usage of a health care facility and to develop and/or improve public relations activities. © 2007 by The Haworth Press, Inc. All rights reserved.","author":[{"dropping-particle":"","family":"Tengilimoglu","given":"Dilaver","non-dropping-particle":"","parse-names":false,"suffix":""},{"dropping-particle":"","family":"Yesiltas","given":"Mehmet","non-dropping-particle":"","parse-names":false,"suffix":""},{"dropping-particle":"","family":"Kisa","given":"Adnan","non-dropping-particle":"","parse-names":false,"suffix":""},{"dropping-particle":"","family":"Dziegielewski","given":"Sophia F.","non-dropping-particle":"","parse-names":false,"suffix":""}],"container-title":"Health Marketing Quarterly","id":"ITEM-1","issue":"3-4","issued":{"date-parts":[["2008"]]},"page":"19-31","title":"The role of public relations activities in hospital choice","type":"article-journal","volume":"24"},"uris":["http://www.mendeley.com/documents/?uuid=1a991d74-c7a2-43b8-8f70-e1976f319c7c"]}],"mendeley":{"formattedCitation":"(Tengilimoglu et al., 2008)","plainTextFormattedCitation":"(Tengilimoglu et al., 2008)","previouslyFormattedCitation":"(Tengilimoglu et al., 2008)"},"properties":{"noteIndex":0},"schema":"https://github.com/citation-style-language/schema/raw/master/csl-citation.json"}</w:instrText>
      </w:r>
      <w:r w:rsidR="004B5D59" w:rsidRPr="00F5117F">
        <w:fldChar w:fldCharType="separate"/>
      </w:r>
      <w:r w:rsidR="004B5D59" w:rsidRPr="00F5117F">
        <w:rPr>
          <w:noProof/>
        </w:rPr>
        <w:t>(Tengilimoglu et al., 2008)</w:t>
      </w:r>
      <w:r w:rsidR="004B5D59" w:rsidRPr="00F5117F">
        <w:fldChar w:fldCharType="end"/>
      </w:r>
      <w:r w:rsidR="004B5D59" w:rsidRPr="00F5117F">
        <w:t xml:space="preserve">. </w:t>
      </w:r>
      <w:r w:rsidR="00F5117F" w:rsidRPr="00F5117F">
        <w:t>PR</w:t>
      </w:r>
      <w:r w:rsidR="00281C7F" w:rsidRPr="00F5117F">
        <w:t xml:space="preserve"> has been linked to increased organizational effectiveness </w:t>
      </w:r>
      <w:r w:rsidR="00281C7F" w:rsidRPr="00F5117F">
        <w:fldChar w:fldCharType="begin" w:fldLock="1"/>
      </w:r>
      <w:r w:rsidR="00281C7F" w:rsidRPr="00F5117F">
        <w:instrText>ADDIN CSL_CITATION {"citationItems":[{"id":"ITEM-1","itemData":{"DOI":"10.1080/07359680802118969","ISSN":"07359683","PMID":"19042525","abstract":"This article provides health care audiences with a framework for understanding different perspectives of the role and functions of public relations in healthcare organizations and the resultant alternatives for organizing and enacting public relations functions. Using an example of a current issue receiving much attention in US healthcare (improving rates of organ donation), the article provides examples of how these different perspectives influence public relations goals and objectives, definitions of 'public', activities undertaken, who undertakes them and where they fit into the organizational hierarchy. © 2007 by The Haworth Press, Inc. All rights reserved.","author":[{"dropping-particle":"","family":"Guy","given":"Bonnie","non-dropping-particle":"","parse-names":false,"suffix":""},{"dropping-particle":"","family":"Williams","given":"David R.","non-dropping-particle":"","parse-names":false,"suffix":""},{"dropping-particle":"","family":"Aldridge","given":"Alicia","non-dropping-particle":"","parse-names":false,"suffix":""},{"dropping-particle":"","family":"Roggenkamp","given":"Susan D.","non-dropping-particle":"","parse-names":false,"suffix":""}],"container-title":"Health Marketing Quarterly","id":"ITEM-1","issue":"3-4","issued":{"date-parts":[["2008"]]},"page":"1-18","title":"Approaches to organizing public relations functions in healthcare","type":"article-journal","volume":"24"},"uris":["http://www.mendeley.com/documents/?uuid=a2b8d5aa-9776-47f0-879e-9cbb5d62e46d"]}],"mendeley":{"formattedCitation":"(Guy et al., 2008)","plainTextFormattedCitation":"(Guy et al., 2008)","previouslyFormattedCitation":"(Guy et al., 2008)"},"properties":{"noteIndex":0},"schema":"https://github.com/citation-style-language/schema/raw/master/csl-citation.json"}</w:instrText>
      </w:r>
      <w:r w:rsidR="00281C7F" w:rsidRPr="00F5117F">
        <w:fldChar w:fldCharType="separate"/>
      </w:r>
      <w:r w:rsidR="00281C7F" w:rsidRPr="00F5117F">
        <w:rPr>
          <w:noProof/>
        </w:rPr>
        <w:t>(Guy et al., 2008)</w:t>
      </w:r>
      <w:r w:rsidR="00281C7F" w:rsidRPr="00F5117F">
        <w:fldChar w:fldCharType="end"/>
      </w:r>
      <w:r w:rsidR="00281C7F" w:rsidRPr="00F5117F">
        <w:t xml:space="preserve">. </w:t>
      </w:r>
      <w:r w:rsidR="004B5D59" w:rsidRPr="00F5117F">
        <w:t xml:space="preserve">The </w:t>
      </w:r>
      <w:r w:rsidR="004B5D59" w:rsidRPr="00F5117F">
        <w:lastRenderedPageBreak/>
        <w:t xml:space="preserve">goal of PR </w:t>
      </w:r>
      <w:r w:rsidR="00F5117F" w:rsidRPr="00F5117F">
        <w:t xml:space="preserve">is to communicate </w:t>
      </w:r>
      <w:r w:rsidR="004B5D59" w:rsidRPr="00F5117F">
        <w:t xml:space="preserve">with all stockholders including </w:t>
      </w:r>
      <w:r w:rsidR="005457FF" w:rsidRPr="00F5117F">
        <w:t xml:space="preserve">the </w:t>
      </w:r>
      <w:r w:rsidR="004B5D59" w:rsidRPr="00F5117F">
        <w:t xml:space="preserve">public, potential consumers, financiers, business associates, employees, etc. </w:t>
      </w:r>
      <w:r w:rsidR="00F5117F" w:rsidRPr="00F5117F">
        <w:t xml:space="preserve">and to provide </w:t>
      </w:r>
      <w:r w:rsidR="004B5D59" w:rsidRPr="00F5117F">
        <w:t>information about individual</w:t>
      </w:r>
      <w:r w:rsidR="005457FF" w:rsidRPr="00F5117F">
        <w:t>s</w:t>
      </w:r>
      <w:r w:rsidR="004B5D59" w:rsidRPr="00F5117F">
        <w:t xml:space="preserve"> </w:t>
      </w:r>
      <w:r w:rsidR="005457FF" w:rsidRPr="00F5117F">
        <w:t xml:space="preserve">and </w:t>
      </w:r>
      <w:r w:rsidR="004B5D59" w:rsidRPr="00F5117F">
        <w:t>organization</w:t>
      </w:r>
      <w:r w:rsidR="005457FF" w:rsidRPr="00F5117F">
        <w:t>s</w:t>
      </w:r>
      <w:r w:rsidR="004B5D59" w:rsidRPr="00F5117F">
        <w:t xml:space="preserve"> that </w:t>
      </w:r>
      <w:r w:rsidR="00F5117F" w:rsidRPr="00F5117F">
        <w:t xml:space="preserve">generate </w:t>
      </w:r>
      <w:r w:rsidR="004B5D59" w:rsidRPr="00F5117F">
        <w:t xml:space="preserve">a favorable opinion </w:t>
      </w:r>
      <w:r w:rsidR="00130AC0">
        <w:t>toward</w:t>
      </w:r>
      <w:r w:rsidR="004B5D59" w:rsidRPr="00F5117F">
        <w:t xml:space="preserve"> the subject and establish a strong relationship with the audience</w:t>
      </w:r>
      <w:r w:rsidR="00281C7F" w:rsidRPr="00F5117F">
        <w:t xml:space="preserve"> </w:t>
      </w:r>
      <w:r w:rsidR="00281C7F" w:rsidRPr="00F5117F">
        <w:fldChar w:fldCharType="begin" w:fldLock="1"/>
      </w:r>
      <w:r w:rsidR="00281C7F" w:rsidRPr="00F5117F">
        <w:instrText>ADDIN CSL_CITATION {"citationItems":[{"id":"ITEM-1","itemData":{"author":[{"dropping-particle":"","family":"Akp","given":"Junaid","non-dropping-particle":"","parse-names":false,"suffix":""}],"container-title":"International Journal For Technological Research In Engineering","id":"ITEM-1","issue":"5","issued":{"date-parts":[["2021"]]},"page":"163-166","title":"Role of public relation in private healthcare institutions in Kerala","type":"article-journal","volume":"8"},"uris":["http://www.mendeley.com/documents/?uuid=2894cdd9-9e4e-4ab5-906c-2e05e0c9f298"]}],"mendeley":{"formattedCitation":"(Akp, 2021)","plainTextFormattedCitation":"(Akp, 2021)","previouslyFormattedCitation":"(Akp, 2021)"},"properties":{"noteIndex":0},"schema":"https://github.com/citation-style-language/schema/raw/master/csl-citation.json"}</w:instrText>
      </w:r>
      <w:r w:rsidR="00281C7F" w:rsidRPr="00F5117F">
        <w:fldChar w:fldCharType="separate"/>
      </w:r>
      <w:r w:rsidR="00281C7F" w:rsidRPr="00F5117F">
        <w:rPr>
          <w:noProof/>
        </w:rPr>
        <w:t>(Akp, 2021)</w:t>
      </w:r>
      <w:r w:rsidR="00281C7F" w:rsidRPr="00F5117F">
        <w:fldChar w:fldCharType="end"/>
      </w:r>
      <w:r w:rsidR="00281C7F" w:rsidRPr="00F5117F">
        <w:t xml:space="preserve">. </w:t>
      </w:r>
      <w:r w:rsidR="00707E40" w:rsidRPr="00F5117F">
        <w:t>PR is one of the five key elements of marketing communications mix, besides the other elements</w:t>
      </w:r>
      <w:r w:rsidR="005457FF" w:rsidRPr="00F5117F">
        <w:t>,</w:t>
      </w:r>
      <w:r w:rsidR="00707E40" w:rsidRPr="00F5117F">
        <w:t xml:space="preserve"> </w:t>
      </w:r>
      <w:r w:rsidR="005457FF" w:rsidRPr="00F5117F">
        <w:t>namely,</w:t>
      </w:r>
      <w:r w:rsidR="00707E40" w:rsidRPr="00F5117F">
        <w:t xml:space="preserve"> advertisements, personal sales, sales promotions, and direct marketing </w:t>
      </w:r>
      <w:r w:rsidR="00707E40" w:rsidRPr="00F5117F">
        <w:fldChar w:fldCharType="begin" w:fldLock="1"/>
      </w:r>
      <w:r w:rsidR="00707E40" w:rsidRPr="00F5117F">
        <w:instrText>ADDIN CSL_CITATION {"citationItems":[{"id":"ITEM-1","itemData":{"DOI":"10.1186/s12913-020-05604-9","ISSN":"14726963","PMID":"32928207","abstract":"Background: When one thinks of opportunities to engage patients, the marketing communications mix often is the first thing that comes to mind. Its five components of advertising, personal selling, sales promotion, public relations, and direct marketing represent tried and true pathways for establishing productive dialogues with customers of healthcare institutions. But in formulating and deploying the marketing communications mix, health and medical establishments must not neglect foundational elements which play vital communicative roles, impacting the perspectives of patients and influencing associated patronage. Discussion: Many things communicate on behalf of healthcare organizations, including the people employed by them, the places in which they deliver services, and the brands that represent them. As foundational elements of communication, these must be addressed prior to formulating the marketing communications mix, as they influence and impact an institution's entire communicative potential. Their initial development, however, is just the beginning, as these elements must be managed and maintained continually over the course of organizational life. This article profiles foundational elements of communication and discusses their importance in healthcare marketing, generally, and marketing communications, specifically, providing useful insights for maximizing communicative synergies. Conclusions: Given the importance of engaging current and prospective patients, healthcare establishments must take steps to ensure exceptional prowess in this area, with communicative skills and abilities being of paramount importance. Proficient deployment of the marketing communications mix is essential, but healthcare providers must also be certain to direct attention toward foundational elements, ensuring that given institutions realize their full communicative potential.","author":[{"dropping-particle":"","family":"Elrod","given":"James K.","non-dropping-particle":"","parse-names":false,"suffix":""},{"dropping-particle":"","family":"Fortenberry","given":"John L.","non-dropping-particle":"","parse-names":false,"suffix":""}],"container-title":"BMC Health Services Research","id":"ITEM-1","issue":"Suppl 1","issued":{"date-parts":[["2020"]]},"page":"1-6","publisher":"BMC Health Services Research","title":"Foundational elements of communication in health and medicine: avenues for strengthening the marketing communications mix","type":"article-journal","volume":"20"},"uris":["http://www.mendeley.com/documents/?uuid=33d6a5da-f344-4315-bef4-920cad40b959"]}],"mendeley":{"formattedCitation":"(Elrod &amp; Fortenberry, 2020)","plainTextFormattedCitation":"(Elrod &amp; Fortenberry, 2020)","previouslyFormattedCitation":"(Elrod &amp; Fortenberry, 2020)"},"properties":{"noteIndex":0},"schema":"https://github.com/citation-style-language/schema/raw/master/csl-citation.json"}</w:instrText>
      </w:r>
      <w:r w:rsidR="00707E40" w:rsidRPr="00F5117F">
        <w:fldChar w:fldCharType="separate"/>
      </w:r>
      <w:r w:rsidR="00707E40" w:rsidRPr="00F5117F">
        <w:rPr>
          <w:noProof/>
        </w:rPr>
        <w:t>(Elrod &amp; Fortenberry, 2020)</w:t>
      </w:r>
      <w:r w:rsidR="00707E40" w:rsidRPr="00F5117F">
        <w:fldChar w:fldCharType="end"/>
      </w:r>
      <w:r w:rsidR="00707E40" w:rsidRPr="00F5117F">
        <w:t xml:space="preserve">. This </w:t>
      </w:r>
      <w:r w:rsidR="00F5117F" w:rsidRPr="00F5117F">
        <w:t xml:space="preserve">is </w:t>
      </w:r>
      <w:r w:rsidR="00707E40" w:rsidRPr="00F5117F">
        <w:t xml:space="preserve">true for the healthcare industry as </w:t>
      </w:r>
      <w:r w:rsidR="00F53A13" w:rsidRPr="00F5117F">
        <w:t xml:space="preserve">the practice of medicine has fallen under the purview of services </w:t>
      </w:r>
      <w:r w:rsidR="00707E40" w:rsidRPr="00F5117F">
        <w:fldChar w:fldCharType="begin" w:fldLock="1"/>
      </w:r>
      <w:r w:rsidR="00050142">
        <w:instrText>ADDIN CSL_CITATION {"citationItems":[{"id":"ITEM-1","itemData":{"author":[{"dropping-particle":"","family":"Rathore","given":"Vijay Singh","non-dropping-particle":"","parse-names":false,"suffix":""},{"dropping-particle":"","family":"Mathur","given":"N.","non-dropping-particle":"","parse-names":false,"suffix":""},{"dropping-particle":"","family":"Jain","given":"K.","non-dropping-particle":"","parse-names":false,"suffix":""}],"container-title":"Journal of Emerging Technologies and Innovative Research (JETIR)","id":"ITEM-1","issue":"4","issued":{"date-parts":[["2019"]]},"page":"519-524","title":"Role of Public Relation in Health Care Industry of Bhopal","type":"article-journal","volume":"6"},"uris":["http://www.mendeley.com/documents/?uuid=5b4b33dd-79e0-48ae-ac9f-1b6a87ed7258"]}],"mendeley":{"formattedCitation":"(Rathore et al., 2019)","plainTextFormattedCitation":"(Rathore et al., 2019)","previouslyFormattedCitation":"(Rathore et al., 2019)"},"properties":{"noteIndex":0},"schema":"https://github.com/citation-style-language/schema/raw/master/csl-citation.json"}</w:instrText>
      </w:r>
      <w:r w:rsidR="00707E40" w:rsidRPr="00F5117F">
        <w:fldChar w:fldCharType="separate"/>
      </w:r>
      <w:r w:rsidR="00707E40" w:rsidRPr="00F5117F">
        <w:rPr>
          <w:noProof/>
        </w:rPr>
        <w:t>(Rathore et al., 2019)</w:t>
      </w:r>
      <w:r w:rsidR="00707E40" w:rsidRPr="00F5117F">
        <w:fldChar w:fldCharType="end"/>
      </w:r>
      <w:r w:rsidR="00F53A13" w:rsidRPr="00F5117F">
        <w:t xml:space="preserve"> </w:t>
      </w:r>
      <w:r w:rsidR="00F5117F" w:rsidRPr="00F5117F">
        <w:t>and people</w:t>
      </w:r>
      <w:r w:rsidR="00135B88" w:rsidRPr="00F5117F">
        <w:t xml:space="preserve"> tend to use healthcare services </w:t>
      </w:r>
      <w:r w:rsidR="005457FF" w:rsidRPr="00F5117F">
        <w:t>regularly</w:t>
      </w:r>
      <w:r w:rsidR="00135B88" w:rsidRPr="00F5117F">
        <w:t xml:space="preserve"> </w:t>
      </w:r>
      <w:r w:rsidR="00135B88" w:rsidRPr="00F5117F">
        <w:fldChar w:fldCharType="begin" w:fldLock="1"/>
      </w:r>
      <w:r w:rsidR="00085F02" w:rsidRPr="00F5117F">
        <w:instrText>ADDIN CSL_CITATION {"citationItems":[{"id":"ITEM-1","itemData":{"author":[{"dropping-particle":"","family":"Thomas","given":"Richard K","non-dropping-particle":"","parse-names":false,"suffix":""}],"container-title":"Health Services Marketing","id":"ITEM-1","issue":"ISBN978-0-387-73604-4","issued":{"date-parts":[["2008"]]},"page":"1-10","publisher":"Springer, New York, NY","title":"Introduction to Healthcare Marketing","type":"chapter"},"uris":["http://www.mendeley.com/documents/?uuid=881bf7b6-e5ff-402e-ada7-017f5b4ca01f"]}],"mendeley":{"formattedCitation":"(Thomas, 2008)","plainTextFormattedCitation":"(Thomas, 2008)","previouslyFormattedCitation":"(Thomas, 2008)"},"properties":{"noteIndex":0},"schema":"https://github.com/citation-style-language/schema/raw/master/csl-citation.json"}</w:instrText>
      </w:r>
      <w:r w:rsidR="00135B88" w:rsidRPr="00F5117F">
        <w:fldChar w:fldCharType="separate"/>
      </w:r>
      <w:r w:rsidR="00135B88" w:rsidRPr="00F5117F">
        <w:rPr>
          <w:noProof/>
        </w:rPr>
        <w:t>(Thomas, 2008)</w:t>
      </w:r>
      <w:r w:rsidR="00135B88" w:rsidRPr="00F5117F">
        <w:fldChar w:fldCharType="end"/>
      </w:r>
      <w:r w:rsidR="009516BB" w:rsidRPr="00F5117F">
        <w:t xml:space="preserve">. </w:t>
      </w:r>
      <w:r w:rsidR="00F53A13" w:rsidRPr="00F5117F">
        <w:t>Nowadays, consumer</w:t>
      </w:r>
      <w:r w:rsidR="00986AA6">
        <w:t>s</w:t>
      </w:r>
      <w:r w:rsidR="00F53A13" w:rsidRPr="00F5117F">
        <w:t xml:space="preserve"> </w:t>
      </w:r>
      <w:r w:rsidR="00986AA6">
        <w:t>prefer to experience</w:t>
      </w:r>
      <w:r w:rsidR="00F53A13" w:rsidRPr="00F5117F">
        <w:t xml:space="preserve"> quality services that adhere to high standards </w:t>
      </w:r>
      <w:r w:rsidR="00F53A13" w:rsidRPr="00F5117F">
        <w:fldChar w:fldCharType="begin" w:fldLock="1"/>
      </w:r>
      <w:r w:rsidR="004B32A7" w:rsidRPr="00F5117F">
        <w:instrText>ADDIN CSL_CITATION {"citationItems":[{"id":"ITEM-1","itemData":{"author":[{"dropping-particle":"","family":"Sreenivas","given":"T","non-dropping-particle":"","parse-names":false,"suffix":""},{"dropping-particle":"","family":"Srinivasarao","given":"B","non-dropping-particle":"","parse-names":false,"suffix":""},{"dropping-particle":"","family":"Rao","given":"U. Srinivasa","non-dropping-particle":"","parse-names":false,"suffix":""}],"container-title":"International Journal of Advanced Research in Management and Social Sciences","id":"ITEM-1","issue":"4","issued":{"date-parts":[["2013"]]},"page":"187-207","title":"An Analysis on Marketing Mix in Hospitals","type":"article-journal","volume":"2"},"uris":["http://www.mendeley.com/documents/?uuid=7de2b143-9c83-4a3e-bbce-b5c7ca20ada8"]}],"mendeley":{"formattedCitation":"(Sreenivas et al., 2013)","plainTextFormattedCitation":"(Sreenivas et al., 2013)","previouslyFormattedCitation":"(Sreenivas et al., 2013)"},"properties":{"noteIndex":0},"schema":"https://github.com/citation-style-language/schema/raw/master/csl-citation.json"}</w:instrText>
      </w:r>
      <w:r w:rsidR="00F53A13" w:rsidRPr="00F5117F">
        <w:fldChar w:fldCharType="separate"/>
      </w:r>
      <w:r w:rsidR="00F53A13" w:rsidRPr="00F5117F">
        <w:rPr>
          <w:noProof/>
        </w:rPr>
        <w:t>(Sreenivas et al., 2013)</w:t>
      </w:r>
      <w:r w:rsidR="00F53A13" w:rsidRPr="00F5117F">
        <w:fldChar w:fldCharType="end"/>
      </w:r>
      <w:r w:rsidR="00F53A13" w:rsidRPr="00F5117F">
        <w:t xml:space="preserve">. </w:t>
      </w:r>
      <w:r w:rsidR="00986AA6">
        <w:t>A</w:t>
      </w:r>
      <w:r w:rsidR="004B5D59" w:rsidRPr="00F5117F">
        <w:t xml:space="preserve">ctivities related to </w:t>
      </w:r>
      <w:r w:rsidR="00986AA6">
        <w:t xml:space="preserve">public relations need </w:t>
      </w:r>
      <w:r w:rsidR="004B5D59" w:rsidRPr="00F5117F">
        <w:t>to be done by a special</w:t>
      </w:r>
      <w:r w:rsidR="005457FF" w:rsidRPr="00F5117F">
        <w:t>ly recruited</w:t>
      </w:r>
      <w:r w:rsidR="004B5D59" w:rsidRPr="00F5117F">
        <w:t xml:space="preserve"> </w:t>
      </w:r>
      <w:r w:rsidR="00672662" w:rsidRPr="00F5117F">
        <w:t xml:space="preserve">“PR team” </w:t>
      </w:r>
      <w:r w:rsidR="004B5D59" w:rsidRPr="00F5117F">
        <w:fldChar w:fldCharType="begin" w:fldLock="1"/>
      </w:r>
      <w:r w:rsidR="004B5D59" w:rsidRPr="00F5117F">
        <w:instrText>ADDIN CSL_CITATION {"citationItems":[{"id":"ITEM-1","itemData":{"author":[{"dropping-particle":"","family":"Akp","given":"Junaid","non-dropping-particle":"","parse-names":false,"suffix":""}],"container-title":"International Journal For Technological Research In Engineering","id":"ITEM-1","issue":"5","issued":{"date-parts":[["2021"]]},"page":"163-166","title":"Role of public relation in private healthcare institutions in Kerala","type":"article-journal","volume":"8"},"uris":["http://www.mendeley.com/documents/?uuid=2894cdd9-9e4e-4ab5-906c-2e05e0c9f298"]}],"mendeley":{"formattedCitation":"(Akp, 2021)","plainTextFormattedCitation":"(Akp, 2021)","previouslyFormattedCitation":"(Akp, 2021)"},"properties":{"noteIndex":0},"schema":"https://github.com/citation-style-language/schema/raw/master/csl-citation.json"}</w:instrText>
      </w:r>
      <w:r w:rsidR="004B5D59" w:rsidRPr="00F5117F">
        <w:fldChar w:fldCharType="separate"/>
      </w:r>
      <w:r w:rsidR="004B5D59" w:rsidRPr="00F5117F">
        <w:rPr>
          <w:noProof/>
        </w:rPr>
        <w:t>(Akp, 2021)</w:t>
      </w:r>
      <w:r w:rsidR="004B5D59" w:rsidRPr="00F5117F">
        <w:fldChar w:fldCharType="end"/>
      </w:r>
      <w:r w:rsidR="004B5D59" w:rsidRPr="00F5117F">
        <w:t xml:space="preserve">. </w:t>
      </w:r>
      <w:r w:rsidR="005457FF" w:rsidRPr="00F5117F">
        <w:t xml:space="preserve">PR </w:t>
      </w:r>
      <w:r w:rsidR="004B5D59" w:rsidRPr="00F5117F">
        <w:t xml:space="preserve">team </w:t>
      </w:r>
      <w:r w:rsidR="00672662" w:rsidRPr="00F5117F">
        <w:t>of professionals</w:t>
      </w:r>
      <w:r w:rsidR="005457FF" w:rsidRPr="00F5117F">
        <w:t xml:space="preserve"> are</w:t>
      </w:r>
      <w:r w:rsidR="00672662" w:rsidRPr="00F5117F">
        <w:t xml:space="preserve"> labeled as Public Relation Officers (PROs)</w:t>
      </w:r>
      <w:r w:rsidR="005457FF" w:rsidRPr="00F5117F">
        <w:t xml:space="preserve"> and</w:t>
      </w:r>
      <w:r w:rsidR="00672662" w:rsidRPr="00F5117F">
        <w:t xml:space="preserve"> </w:t>
      </w:r>
      <w:r w:rsidR="00986AA6">
        <w:t xml:space="preserve">these </w:t>
      </w:r>
      <w:r w:rsidR="004B5D59" w:rsidRPr="00F5117F">
        <w:t>comprise a PR specialist or professional manager, along with media relations officer, a coordinator, an executive</w:t>
      </w:r>
      <w:r w:rsidR="00986AA6">
        <w:t>,</w:t>
      </w:r>
      <w:r w:rsidR="004B5D59" w:rsidRPr="00F5117F">
        <w:t xml:space="preserve"> and a supervisor for accounts</w:t>
      </w:r>
      <w:r w:rsidR="00672662" w:rsidRPr="00F5117F">
        <w:t xml:space="preserve"> </w:t>
      </w:r>
      <w:r w:rsidR="00672662" w:rsidRPr="00F5117F">
        <w:fldChar w:fldCharType="begin" w:fldLock="1"/>
      </w:r>
      <w:r w:rsidR="00050142">
        <w:instrText>ADDIN CSL_CITATION {"citationItems":[{"id":"ITEM-1","itemData":{"author":[{"dropping-particle":"","family":"Rathore","given":"Vijay Singh","non-dropping-particle":"","parse-names":false,"suffix":""},{"dropping-particle":"","family":"Mathur","given":"N.","non-dropping-particle":"","parse-names":false,"suffix":""},{"dropping-particle":"","family":"Jain","given":"K.","non-dropping-particle":"","parse-names":false,"suffix":""}],"container-title":"Journal of Emerging Technologies and Innovative Research (JETIR)","id":"ITEM-1","issue":"4","issued":{"date-parts":[["2019"]]},"page":"519-524","title":"Role of Public Relation in Health Care Industry of Bhopal","type":"article-journal","volume":"6"},"uris":["http://www.mendeley.com/documents/?uuid=5b4b33dd-79e0-48ae-ac9f-1b6a87ed7258"]}],"mendeley":{"formattedCitation":"(Rathore et al., 2019)","plainTextFormattedCitation":"(Rathore et al., 2019)","previouslyFormattedCitation":"(Rathore et al., 2019)"},"properties":{"noteIndex":0},"schema":"https://github.com/citation-style-language/schema/raw/master/csl-citation.json"}</w:instrText>
      </w:r>
      <w:r w:rsidR="00672662" w:rsidRPr="00F5117F">
        <w:fldChar w:fldCharType="separate"/>
      </w:r>
      <w:r w:rsidR="00672662" w:rsidRPr="00F5117F">
        <w:rPr>
          <w:noProof/>
        </w:rPr>
        <w:t>(Rathore et al., 2019)</w:t>
      </w:r>
      <w:r w:rsidR="00672662" w:rsidRPr="00F5117F">
        <w:fldChar w:fldCharType="end"/>
      </w:r>
      <w:r w:rsidR="004B5D59" w:rsidRPr="00F5117F">
        <w:t>.</w:t>
      </w:r>
      <w:r w:rsidR="00216474" w:rsidRPr="00F5117F">
        <w:t xml:space="preserve"> During </w:t>
      </w:r>
      <w:r w:rsidR="005457FF" w:rsidRPr="00F5117F">
        <w:t xml:space="preserve">the </w:t>
      </w:r>
      <w:r w:rsidR="00216474" w:rsidRPr="00F5117F">
        <w:t xml:space="preserve">Corona Virus Disease (COVID-19) pandemic, the team of PROs </w:t>
      </w:r>
      <w:r w:rsidR="00634F57">
        <w:t>further</w:t>
      </w:r>
      <w:r w:rsidR="00634F57" w:rsidRPr="00F5117F">
        <w:t xml:space="preserve"> </w:t>
      </w:r>
      <w:r w:rsidR="00216474" w:rsidRPr="00F5117F">
        <w:t>included a communication facilitator, a problem-solving facilitator</w:t>
      </w:r>
      <w:r w:rsidR="005457FF" w:rsidRPr="00F5117F">
        <w:t>,</w:t>
      </w:r>
      <w:r w:rsidR="00216474" w:rsidRPr="00F5117F">
        <w:t xml:space="preserve"> </w:t>
      </w:r>
      <w:r w:rsidR="00634F57">
        <w:t>and</w:t>
      </w:r>
      <w:r w:rsidR="00216474" w:rsidRPr="00F5117F">
        <w:t xml:space="preserve"> a</w:t>
      </w:r>
      <w:r w:rsidR="00A622AB" w:rsidRPr="00F5117F">
        <w:t>n</w:t>
      </w:r>
      <w:r w:rsidR="00216474" w:rsidRPr="00F5117F">
        <w:t xml:space="preserve"> expert communication prescriber </w:t>
      </w:r>
      <w:r w:rsidR="00216474" w:rsidRPr="00F5117F">
        <w:fldChar w:fldCharType="begin" w:fldLock="1"/>
      </w:r>
      <w:r w:rsidR="00216474" w:rsidRPr="00F5117F">
        <w:instrText>ADDIN CSL_CITATION {"citationItems":[{"id":"ITEM-1","itemData":{"DOI":"10.21070/kanal.v10i2.1667","ISSN":"2302-6790","abstract":"Public communication during a pandemic is the main pulse in efforts to contain and accelerate the recovery from the impact of the Covid-19 pandemic. This article was prepared with the aim of examining the role and strategy of cyber public relations in maintaining public communication through health campaign activities in the midst of social distancing recommendations. The method of writing this article uses a literature review. The results of the study indicate that the opportunity for the development of cyber public relations arises from the significant growth of internet users during the pandemic. The biggest challenge in sharing digital information is the emergence of hoax news that causes disinformation and social panic. The cyber public relations development strategy begins with planning a situation analysis based on data and sources, involving public participation, and monitoring every activity. The cyber public relations in the health campaign during the pandemic was driven directly by the Covid-19 Handling Task Force which also held a public relations function and was represented digitally through the website www.covid19.go.id. The role of cyber public relations includes 1) technical communication; 2) communication facilitator; 3) expert preciber communication; and 4) problem solving facilitator.","author":[{"dropping-particle":"","family":"Savitri","given":"Isma","non-dropping-particle":"","parse-names":false,"suffix":""},{"dropping-particle":"","family":"Trihapsari","given":"Cindy Meidina","non-dropping-particle":"","parse-names":false,"suffix":""},{"dropping-particle":"","family":"Cahyati","given":"Melynda Elen","non-dropping-particle":"","parse-names":false,"suffix":""}],"container-title":"Kanal: Jurnal Ilmu Komunikasi","id":"ITEM-1","issue":"2","issued":{"date-parts":[["2022"]]},"page":"56-62","title":"The Role of Cyber Public Relations In Health Campaign In Pandemic Times","type":"article-journal","volume":"10"},"uris":["http://www.mendeley.com/documents/?uuid=ecab80b1-7401-4ca8-81cd-f724b0f4d833"]}],"mendeley":{"formattedCitation":"(Savitri et al., 2022)","plainTextFormattedCitation":"(Savitri et al., 2022)","previouslyFormattedCitation":"(Savitri et al., 2022)"},"properties":{"noteIndex":0},"schema":"https://github.com/citation-style-language/schema/raw/master/csl-citation.json"}</w:instrText>
      </w:r>
      <w:r w:rsidR="00216474" w:rsidRPr="00F5117F">
        <w:fldChar w:fldCharType="separate"/>
      </w:r>
      <w:r w:rsidR="00216474" w:rsidRPr="00F5117F">
        <w:rPr>
          <w:noProof/>
        </w:rPr>
        <w:t>(Savitri et al., 2022)</w:t>
      </w:r>
      <w:r w:rsidR="00216474" w:rsidRPr="00F5117F">
        <w:fldChar w:fldCharType="end"/>
      </w:r>
      <w:r w:rsidR="00EE6728" w:rsidRPr="00F5117F">
        <w:t>.</w:t>
      </w:r>
    </w:p>
    <w:p w14:paraId="38D69EFB" w14:textId="321B1784" w:rsidR="0073638A" w:rsidRPr="00F5117F" w:rsidRDefault="00050704" w:rsidP="004B5D59">
      <w:pPr>
        <w:pStyle w:val="Body"/>
      </w:pPr>
      <w:r w:rsidRPr="00F5117F">
        <w:t xml:space="preserve">This chapter </w:t>
      </w:r>
      <w:r w:rsidR="004B5D59" w:rsidRPr="00F5117F">
        <w:t>focuses on the role of PR as a tool for consumer engagement in healthcare marketing</w:t>
      </w:r>
      <w:r w:rsidR="00E93E14" w:rsidRPr="00F5117F">
        <w:t xml:space="preserve"> through the following sections. The next section explains the concept of healthcare marketing and the </w:t>
      </w:r>
      <w:r w:rsidR="00634F57">
        <w:t xml:space="preserve">subsequent </w:t>
      </w:r>
      <w:r w:rsidR="00E93E14" w:rsidRPr="00F5117F">
        <w:t xml:space="preserve">strategies. This is followed by the description of PR and </w:t>
      </w:r>
      <w:r w:rsidR="00634F57">
        <w:t xml:space="preserve">the </w:t>
      </w:r>
      <w:r w:rsidR="00E93E14" w:rsidRPr="00F5117F">
        <w:t xml:space="preserve">suggestions to improve </w:t>
      </w:r>
      <w:r w:rsidR="00634F57">
        <w:t xml:space="preserve">it </w:t>
      </w:r>
      <w:r w:rsidR="00E93E14" w:rsidRPr="00F5117F">
        <w:t xml:space="preserve">in </w:t>
      </w:r>
      <w:r w:rsidR="00634F57">
        <w:t>the healthcare industry</w:t>
      </w:r>
      <w:r w:rsidR="00E93E14" w:rsidRPr="00F5117F">
        <w:t xml:space="preserve">. The chapter concludes with </w:t>
      </w:r>
      <w:r w:rsidR="00634F57">
        <w:t>a</w:t>
      </w:r>
      <w:r w:rsidR="00634F57" w:rsidRPr="00F5117F">
        <w:t xml:space="preserve"> </w:t>
      </w:r>
      <w:r w:rsidR="00E93E14" w:rsidRPr="00F5117F">
        <w:t xml:space="preserve">summary </w:t>
      </w:r>
      <w:r w:rsidR="00664821" w:rsidRPr="00F5117F">
        <w:t xml:space="preserve">of research gaps </w:t>
      </w:r>
      <w:r w:rsidR="00264437" w:rsidRPr="00F5117F">
        <w:t xml:space="preserve">in the field of healthcare marketing </w:t>
      </w:r>
      <w:r w:rsidR="00664821" w:rsidRPr="00F5117F">
        <w:t xml:space="preserve">that form the </w:t>
      </w:r>
      <w:r w:rsidR="00634F57">
        <w:t>scope</w:t>
      </w:r>
      <w:r w:rsidR="00634F57" w:rsidRPr="00F5117F">
        <w:t xml:space="preserve"> </w:t>
      </w:r>
      <w:r w:rsidR="00664821" w:rsidRPr="00F5117F">
        <w:t>for future research.</w:t>
      </w:r>
    </w:p>
    <w:p w14:paraId="76782D6A" w14:textId="4D03CE36" w:rsidR="00BC26D2" w:rsidRPr="00F5117F" w:rsidRDefault="00281C7F" w:rsidP="00BC26D2">
      <w:pPr>
        <w:pStyle w:val="Heading1"/>
        <w:rPr>
          <w:color w:val="auto"/>
        </w:rPr>
      </w:pPr>
      <w:r w:rsidRPr="00F5117F">
        <w:rPr>
          <w:color w:val="auto"/>
        </w:rPr>
        <w:t>Marketing</w:t>
      </w:r>
      <w:r w:rsidR="00BC26D2" w:rsidRPr="00F5117F">
        <w:rPr>
          <w:color w:val="auto"/>
        </w:rPr>
        <w:t xml:space="preserve"> strategies in healthcare</w:t>
      </w:r>
    </w:p>
    <w:p w14:paraId="238A8087" w14:textId="0323D15F" w:rsidR="006A296A" w:rsidRPr="00F5117F" w:rsidRDefault="00846A6B" w:rsidP="00850509">
      <w:pPr>
        <w:pStyle w:val="Body"/>
      </w:pPr>
      <w:r w:rsidRPr="00F5117F">
        <w:t>H</w:t>
      </w:r>
      <w:r w:rsidR="00D149DE" w:rsidRPr="00F5117F">
        <w:t xml:space="preserve">ealthcare has been a matter of grave concern at </w:t>
      </w:r>
      <w:r w:rsidR="00A45A7C">
        <w:t xml:space="preserve">both individual </w:t>
      </w:r>
      <w:r w:rsidRPr="00F5117F">
        <w:t xml:space="preserve">and </w:t>
      </w:r>
      <w:r w:rsidR="004A5CDF" w:rsidRPr="00F5117F">
        <w:t xml:space="preserve">community </w:t>
      </w:r>
      <w:r w:rsidR="00D149DE" w:rsidRPr="00F5117F">
        <w:t>level</w:t>
      </w:r>
      <w:r w:rsidRPr="00F5117F">
        <w:t>s</w:t>
      </w:r>
      <w:r w:rsidR="00D149DE" w:rsidRPr="00F5117F">
        <w:t xml:space="preserve"> </w:t>
      </w:r>
      <w:r w:rsidRPr="00F5117F">
        <w:t xml:space="preserve">and it </w:t>
      </w:r>
      <w:r w:rsidR="00A45A7C">
        <w:t xml:space="preserve">is </w:t>
      </w:r>
      <w:r w:rsidRPr="00F5117F">
        <w:t xml:space="preserve">an </w:t>
      </w:r>
      <w:r w:rsidR="00D149DE" w:rsidRPr="00F5117F">
        <w:t xml:space="preserve">essential pillar for </w:t>
      </w:r>
      <w:r w:rsidRPr="00F5117F">
        <w:t xml:space="preserve">attaining </w:t>
      </w:r>
      <w:r w:rsidR="00A45A7C">
        <w:t xml:space="preserve">an </w:t>
      </w:r>
      <w:r w:rsidR="004A5CDF" w:rsidRPr="00F5117F">
        <w:t xml:space="preserve">effective societal </w:t>
      </w:r>
      <w:r w:rsidR="00D149DE" w:rsidRPr="00F5117F">
        <w:t>functioning</w:t>
      </w:r>
      <w:r w:rsidR="00A45A7C">
        <w:t xml:space="preserve"> and </w:t>
      </w:r>
      <w:r w:rsidR="00A45A7C" w:rsidRPr="00F5117F">
        <w:t>healthy population</w:t>
      </w:r>
      <w:r w:rsidR="00D149DE" w:rsidRPr="00F5117F">
        <w:t xml:space="preserve"> </w:t>
      </w:r>
      <w:r w:rsidR="00D149DE" w:rsidRPr="00F5117F">
        <w:fldChar w:fldCharType="begin" w:fldLock="1"/>
      </w:r>
      <w:r w:rsidR="00727551" w:rsidRPr="00F5117F">
        <w:instrText>ADDIN CSL_CITATION {"citationItems":[{"id":"ITEM-1","itemData":{"DOI":"10.3390/su141710499","ISSN":"20711050","abstract":"The study aims to provide a series of information that will contribute to the understanding of the concept of healthcare marketing and other associated concepts from the perspective of how research in the field has evolved. We aim to quantify the scientific interest in the field of healthcare marketing and to extract aspects that will contribute to a better understanding of the trends that characterize the specific vision of this topic. The research involves a bibliometric analysis, and the conduct of the study is based on the investigation of the academic literature from the Scopus and PubMed databases based on the PRISMA methodology. The study investigates 1077 papers published between 2000 and 2022. According to our study, the most productive countries in the field of healthcare marketing academic publications are the United States, the United Kingdom, and India. As research themes, the study revealed that customer/patient satisfaction, medical tourism, social marketing, and hospital-related marketing topics are highlighted based on cluster analysis of authors keywords. We also discuss the significant lack of research to clarify the use of the concepts such as patient/client/customer in healthcare marketing and to understand the role of prevention services as essential in sustainable healthcare.","author":[{"dropping-particle":"","family":"Popa","given":"Adela Laura","non-dropping-particle":"","parse-names":false,"suffix":""},{"dropping-particle":"","family":"Ţarcă","given":"Naiana Nicoleta","non-dropping-particle":"","parse-names":false,"suffix":""},{"dropping-particle":"","family":"Sasu","given":"Dinu Vlad","non-dropping-particle":"","parse-names":false,"suffix":""},{"dropping-particle":"","family":"Bodog","given":"Simona Aurelia","non-dropping-particle":"","parse-names":false,"suffix":""},{"dropping-particle":"","family":"Roşca","given":"Remus Dorel","non-dropping-particle":"","parse-names":false,"suffix":""},{"dropping-particle":"","family":"Tarcza","given":"Teodora Mihaela","non-dropping-particle":"","parse-names":false,"suffix":""}],"container-title":"Sustainability (Switzerland)","id":"ITEM-1","issue":"17","issued":{"date-parts":[["2022"]]},"title":"Exploring Marketing Insights for Healthcare: Trends and Perspectives Based on Literature Investigation","type":"article-journal","volume":"14"},"uris":["http://www.mendeley.com/documents/?uuid=160b8c26-4660-4404-9d80-44c69bf8f048"]}],"mendeley":{"formattedCitation":"(Popa et al., 2022)","plainTextFormattedCitation":"(Popa et al., 2022)","previouslyFormattedCitation":"(Popa et al., 2022)"},"properties":{"noteIndex":0},"schema":"https://github.com/citation-style-language/schema/raw/master/csl-citation.json"}</w:instrText>
      </w:r>
      <w:r w:rsidR="00D149DE" w:rsidRPr="00F5117F">
        <w:fldChar w:fldCharType="separate"/>
      </w:r>
      <w:r w:rsidR="00D149DE" w:rsidRPr="00F5117F">
        <w:rPr>
          <w:noProof/>
        </w:rPr>
        <w:t>(Popa et al., 2022)</w:t>
      </w:r>
      <w:r w:rsidR="00D149DE" w:rsidRPr="00F5117F">
        <w:fldChar w:fldCharType="end"/>
      </w:r>
      <w:r w:rsidR="004A5CDF" w:rsidRPr="00F5117F">
        <w:t xml:space="preserve">. </w:t>
      </w:r>
      <w:r w:rsidR="00727551" w:rsidRPr="00F5117F">
        <w:t xml:space="preserve">Ensuring healthy lives and </w:t>
      </w:r>
      <w:r w:rsidRPr="00F5117F">
        <w:t xml:space="preserve">promoting </w:t>
      </w:r>
      <w:r w:rsidR="00727551" w:rsidRPr="00F5117F">
        <w:t xml:space="preserve">well-being for </w:t>
      </w:r>
      <w:r w:rsidRPr="00F5117F">
        <w:t xml:space="preserve">everyone </w:t>
      </w:r>
      <w:r w:rsidR="00727551" w:rsidRPr="00F5117F">
        <w:t xml:space="preserve">at all ages has been </w:t>
      </w:r>
      <w:r w:rsidRPr="00F5117F">
        <w:t>considered</w:t>
      </w:r>
      <w:r w:rsidR="00516EC5" w:rsidRPr="00F5117F">
        <w:t xml:space="preserve"> </w:t>
      </w:r>
      <w:r w:rsidR="00727551" w:rsidRPr="00F5117F">
        <w:t xml:space="preserve">under Sustainable Development Goals (SDG-3) by the United Nations </w:t>
      </w:r>
      <w:r w:rsidR="00727551" w:rsidRPr="00F5117F">
        <w:fldChar w:fldCharType="begin" w:fldLock="1"/>
      </w:r>
      <w:r w:rsidR="00672662" w:rsidRPr="00F5117F">
        <w:instrText>ADDIN CSL_CITATION {"citationItems":[{"id":"ITEM-1","itemData":{"URL":"https://sdgs.un.org/goals/goal3","author":[{"dropping-particle":"","family":"UN","given":"","non-dropping-particle":"","parse-names":false,"suffix":""}],"id":"ITEM-1","issued":{"date-parts":[["2023"]]},"title":"Sustainable Development Goals","type":"webpage"},"uris":["http://www.mendeley.com/documents/?uuid=284201b5-74dd-48ab-8485-4fd84f1cae42"]}],"mendeley":{"formattedCitation":"(UN, 2023)","plainTextFormattedCitation":"(UN, 2023)","previouslyFormattedCitation":"(UN, 2023)"},"properties":{"noteIndex":0},"schema":"https://github.com/citation-style-language/schema/raw/master/csl-citation.json"}</w:instrText>
      </w:r>
      <w:r w:rsidR="00727551" w:rsidRPr="00F5117F">
        <w:fldChar w:fldCharType="separate"/>
      </w:r>
      <w:r w:rsidR="00727551" w:rsidRPr="00F5117F">
        <w:rPr>
          <w:noProof/>
        </w:rPr>
        <w:t>(UN, 2023)</w:t>
      </w:r>
      <w:r w:rsidR="00727551" w:rsidRPr="00F5117F">
        <w:fldChar w:fldCharType="end"/>
      </w:r>
      <w:r w:rsidR="00727551" w:rsidRPr="00F5117F">
        <w:t xml:space="preserve">. </w:t>
      </w:r>
      <w:r w:rsidR="00A45A7C">
        <w:t>T</w:t>
      </w:r>
      <w:r w:rsidR="00850509" w:rsidRPr="00F5117F">
        <w:t xml:space="preserve">he </w:t>
      </w:r>
      <w:r w:rsidRPr="00F5117F">
        <w:t xml:space="preserve">blooming </w:t>
      </w:r>
      <w:r w:rsidR="00850509" w:rsidRPr="00F5117F">
        <w:t>h</w:t>
      </w:r>
      <w:r w:rsidR="00664821" w:rsidRPr="00F5117F">
        <w:t xml:space="preserve">ealthcare </w:t>
      </w:r>
      <w:r w:rsidR="00850509" w:rsidRPr="00F5117F">
        <w:t xml:space="preserve">industry has been surrounded with fierce competition, especially in the Asian </w:t>
      </w:r>
      <w:r w:rsidR="004A5CDF" w:rsidRPr="00F5117F">
        <w:t>region</w:t>
      </w:r>
      <w:r w:rsidR="00850509" w:rsidRPr="00F5117F">
        <w:t xml:space="preserve"> </w:t>
      </w:r>
      <w:r w:rsidR="00850509" w:rsidRPr="00F5117F">
        <w:fldChar w:fldCharType="begin" w:fldLock="1"/>
      </w:r>
      <w:r w:rsidR="000C4218" w:rsidRPr="00F5117F">
        <w:instrText>ADDIN CSL_CITATION {"citationItems":[{"id":"ITEM-1","itemData":{"DOI":"10.57030/23364890.cemj.30.4.192","author":[{"dropping-particle":"","family":"Gergi","given":"Ms","non-dropping-particle":"","parse-names":false,"suffix":""},{"dropping-particle":"","family":"Sai","given":"Neerajana","non-dropping-particle":"","parse-names":false,"suffix":""},{"dropping-particle":"","family":"Madduri","given":"Chenna Upendra","non-dropping-particle":"","parse-names":false,"suffix":""},{"dropping-particle":"","family":"Rajasekhar","given":"Mamilla","non-dropping-particle":"","parse-names":false,"suffix":""}],"container-title":"Central European Management Journal","id":"ITEM-1","issue":"4","issued":{"date-parts":[["2022"]]},"page":"1902-1906","title":"Challenges, Opportunities and Strategies in Marketing of Healthcare Services in India","type":"article-journal","volume":"30"},"uris":["http://www.mendeley.com/documents/?uuid=14441b02-e68b-4914-99cb-5f2d19697e58"]},{"id":"ITEM-2","itemData":{"author":[{"dropping-particle":"","family":"Sreenivas","given":"T","non-dropping-particle":"","parse-names":false,"suffix":""},{"dropping-particle":"","family":"Srinivasarao","given":"B","non-dropping-particle":"","parse-names":false,"suffix":""},{"dropping-particle":"","family":"Rao","given":"U. Srinivasa","non-dropping-particle":"","parse-names":false,"suffix":""}],"container-title":"International Journal of Advanced Research in Management and Social Sciences","id":"ITEM-2","issue":"4","issued":{"date-parts":[["2013"]]},"page":"187-207","title":"An Analysis on Marketing Mix in Hospitals","type":"article-journal","volume":"2"},"uris":["http://www.mendeley.com/documents/?uuid=7de2b143-9c83-4a3e-bbce-b5c7ca20ada8"]}],"mendeley":{"formattedCitation":"(Gergi et al., 2022; Sreenivas et al., 2013)","plainTextFormattedCitation":"(Gergi et al., 2022; Sreenivas et al., 2013)","previouslyFormattedCitation":"(Gergi et al., 2022; Sreenivas et al., 2013)"},"properties":{"noteIndex":0},"schema":"https://github.com/citation-style-language/schema/raw/master/csl-citation.json"}</w:instrText>
      </w:r>
      <w:r w:rsidR="00850509" w:rsidRPr="00F5117F">
        <w:fldChar w:fldCharType="separate"/>
      </w:r>
      <w:r w:rsidR="000C4218" w:rsidRPr="00F5117F">
        <w:rPr>
          <w:noProof/>
        </w:rPr>
        <w:t>(Gergi et al., 2022; Sreenivas et al., 2013)</w:t>
      </w:r>
      <w:r w:rsidR="00850509" w:rsidRPr="00F5117F">
        <w:fldChar w:fldCharType="end"/>
      </w:r>
      <w:r w:rsidR="00850509" w:rsidRPr="00F5117F">
        <w:t xml:space="preserve">. </w:t>
      </w:r>
      <w:r w:rsidR="00E07675" w:rsidRPr="00F5117F">
        <w:t>Besides patients, the healthcare industry comprises many stakeholders, such as medical healthcare practitioners, researchers, regulatory bodies, pharma</w:t>
      </w:r>
      <w:r w:rsidRPr="00F5117F">
        <w:t>ceutical</w:t>
      </w:r>
      <w:r w:rsidR="00E07675" w:rsidRPr="00F5117F">
        <w:t xml:space="preserve"> companies, insurance industry, and medical institutions </w:t>
      </w:r>
      <w:r w:rsidR="00E07675" w:rsidRPr="00F5117F">
        <w:fldChar w:fldCharType="begin" w:fldLock="1"/>
      </w:r>
      <w:r w:rsidR="00E07675" w:rsidRPr="00F5117F">
        <w:instrText>ADDIN CSL_CITATION {"citationItems":[{"id":"ITEM-1","itemData":{"DOI":"10.1108/17506120710818256","ISSN":"17506123","abstract":"Purpose: The purpose of this paper is to develop a perspective on what is \"salient\" or critical to the discipline of healthcare marketing by analyzing and contrasting the consumer (or patient) perspective with the institutional (or organizational) perspective. This \"salience issue\" is complicated by the structural problems in healthcare such as societal service systems, advances in medical technology, and the escalating costs of care. Reviewing selected studies, the paper examines how consumers face increasingly difficult health choices. Design/methodology/approach: The paper examines the different priorities and goals for marketing that are implied by both patient and organizational perspectives in healthcare, focusing primarily on the excesses of the more \"market-based\" US healthcare system. Findings: Healthcare organizations need to better utilize marketing tools to inform consumers and assist their healthcare decisions. This effort needs to be balanced by healthcare organizations that can support the demand to improve quality and increase accessibility of care. Originality/value: The perspective on the consumer (or patient) often becomes clouded amid the operation of increasingly complex and convoluted healthcare systems. A new perspective on healthcare marketing needs to be considered. Greater consumer access to healthcare information could improve patient decision making. To accomplish this, greater institutional diffusion of evidence-based healthcare practices is needed to improve organizational performance. © Emerald Group Publishing Limited.","author":[{"dropping-particle":"","family":"Kay","given":"Mark J.","non-dropping-particle":"","parse-names":false,"suffix":""}],"container-title":"International Journal of Pharmaceutical and Healthcare Marketing","id":"ITEM-1","issue":"3","issued":{"date-parts":[["2007"]]},"page":"247-263","title":"Healthcare marketing: What is salient?","type":"article-journal","volume":"1"},"uris":["http://www.mendeley.com/documents/?uuid=ec029bc0-6258-4776-863f-bd81076fd268"]}],"mendeley":{"formattedCitation":"(Kay, 2007)","plainTextFormattedCitation":"(Kay, 2007)","previouslyFormattedCitation":"(Kay, 2007)"},"properties":{"noteIndex":0},"schema":"https://github.com/citation-style-language/schema/raw/master/csl-citation.json"}</w:instrText>
      </w:r>
      <w:r w:rsidR="00E07675" w:rsidRPr="00F5117F">
        <w:fldChar w:fldCharType="separate"/>
      </w:r>
      <w:r w:rsidR="00E07675" w:rsidRPr="00F5117F">
        <w:rPr>
          <w:noProof/>
        </w:rPr>
        <w:t>(Kay, 2007)</w:t>
      </w:r>
      <w:r w:rsidR="00E07675" w:rsidRPr="00F5117F">
        <w:fldChar w:fldCharType="end"/>
      </w:r>
      <w:r w:rsidR="00E07675" w:rsidRPr="00F5117F">
        <w:t xml:space="preserve">. </w:t>
      </w:r>
      <w:r w:rsidR="00A45A7C">
        <w:t>Subsequently</w:t>
      </w:r>
      <w:r w:rsidR="00850509" w:rsidRPr="00F5117F">
        <w:t xml:space="preserve">, </w:t>
      </w:r>
      <w:r w:rsidR="00EC4B5E" w:rsidRPr="00F5117F">
        <w:t xml:space="preserve">healthcare </w:t>
      </w:r>
      <w:r w:rsidR="00664821" w:rsidRPr="00F5117F">
        <w:t xml:space="preserve">marketing </w:t>
      </w:r>
      <w:r w:rsidR="00EC4B5E" w:rsidRPr="00F5117F">
        <w:t xml:space="preserve">has taken a </w:t>
      </w:r>
      <w:r w:rsidR="000D4BB1" w:rsidRPr="00F5117F">
        <w:t>lead</w:t>
      </w:r>
      <w:r w:rsidR="00EC4B5E" w:rsidRPr="00F5117F">
        <w:t xml:space="preserve"> </w:t>
      </w:r>
      <w:r w:rsidR="000D4BB1" w:rsidRPr="00F5117F">
        <w:t xml:space="preserve">and </w:t>
      </w:r>
      <w:r w:rsidR="00A45A7C">
        <w:t xml:space="preserve">has </w:t>
      </w:r>
      <w:r w:rsidR="000D4BB1" w:rsidRPr="00F5117F">
        <w:t>contributed</w:t>
      </w:r>
      <w:r w:rsidR="00EC4B5E" w:rsidRPr="00F5117F">
        <w:t xml:space="preserve"> </w:t>
      </w:r>
      <w:r w:rsidR="00A45A7C">
        <w:t xml:space="preserve">immensely </w:t>
      </w:r>
      <w:r w:rsidR="00130AC0">
        <w:t>toward</w:t>
      </w:r>
      <w:r w:rsidR="00EC4B5E" w:rsidRPr="00F5117F">
        <w:t xml:space="preserve"> the gross domestic product (GDP) of </w:t>
      </w:r>
      <w:r w:rsidR="000D4BB1" w:rsidRPr="00F5117F">
        <w:t xml:space="preserve">UN member </w:t>
      </w:r>
      <w:r w:rsidR="00EC4B5E" w:rsidRPr="00F5117F">
        <w:t>nations</w:t>
      </w:r>
      <w:r w:rsidR="00E07675" w:rsidRPr="00F5117F">
        <w:t xml:space="preserve"> </w:t>
      </w:r>
      <w:r w:rsidR="00E07675" w:rsidRPr="00F5117F">
        <w:lastRenderedPageBreak/>
        <w:fldChar w:fldCharType="begin" w:fldLock="1"/>
      </w:r>
      <w:r w:rsidR="00E07675" w:rsidRPr="00F5117F">
        <w:instrText>ADDIN CSL_CITATION {"citationItems":[{"id":"ITEM-1","itemData":{"author":[{"dropping-particle":"","family":"Sreenivas","given":"T","non-dropping-particle":"","parse-names":false,"suffix":""},{"dropping-particle":"","family":"Srinivasarao","given":"B","non-dropping-particle":"","parse-names":false,"suffix":""},{"dropping-particle":"","family":"Rao","given":"U. Srinivasa","non-dropping-particle":"","parse-names":false,"suffix":""}],"container-title":"International Journal of Advanced Research in Management and Social Sciences","id":"ITEM-1","issue":"4","issued":{"date-parts":[["2013"]]},"page":"187-207","title":"An Analysis on Marketing Mix in Hospitals","type":"article-journal","volume":"2"},"uris":["http://www.mendeley.com/documents/?uuid=7de2b143-9c83-4a3e-bbce-b5c7ca20ada8"]}],"mendeley":{"formattedCitation":"(Sreenivas et al., 2013)","plainTextFormattedCitation":"(Sreenivas et al., 2013)","previouslyFormattedCitation":"(Sreenivas et al., 2013)"},"properties":{"noteIndex":0},"schema":"https://github.com/citation-style-language/schema/raw/master/csl-citation.json"}</w:instrText>
      </w:r>
      <w:r w:rsidR="00E07675" w:rsidRPr="00F5117F">
        <w:fldChar w:fldCharType="separate"/>
      </w:r>
      <w:r w:rsidR="00E07675" w:rsidRPr="00F5117F">
        <w:rPr>
          <w:noProof/>
        </w:rPr>
        <w:t>(Sreenivas et al., 2013)</w:t>
      </w:r>
      <w:r w:rsidR="00E07675" w:rsidRPr="00F5117F">
        <w:fldChar w:fldCharType="end"/>
      </w:r>
      <w:r w:rsidR="00EC4B5E" w:rsidRPr="00F5117F">
        <w:t xml:space="preserve">. </w:t>
      </w:r>
      <w:r w:rsidR="00A45A7C">
        <w:t>Healthcare marketing</w:t>
      </w:r>
      <w:r w:rsidR="00727551" w:rsidRPr="00F5117F">
        <w:t xml:space="preserve"> is essential for the development of healthcare </w:t>
      </w:r>
      <w:r w:rsidR="00A45A7C">
        <w:t xml:space="preserve">industry </w:t>
      </w:r>
      <w:r w:rsidR="00727551" w:rsidRPr="00F5117F">
        <w:t xml:space="preserve">in a sustainable manner </w:t>
      </w:r>
      <w:r w:rsidR="00727551" w:rsidRPr="00F5117F">
        <w:fldChar w:fldCharType="begin" w:fldLock="1"/>
      </w:r>
      <w:r w:rsidR="00727551" w:rsidRPr="00F5117F">
        <w:instrText>ADDIN CSL_CITATION {"citationItems":[{"id":"ITEM-1","itemData":{"DOI":"10.3390/su141710499","ISSN":"20711050","abstract":"The study aims to provide a series of information that will contribute to the understanding of the concept of healthcare marketing and other associated concepts from the perspective of how research in the field has evolved. We aim to quantify the scientific interest in the field of healthcare marketing and to extract aspects that will contribute to a better understanding of the trends that characterize the specific vision of this topic. The research involves a bibliometric analysis, and the conduct of the study is based on the investigation of the academic literature from the Scopus and PubMed databases based on the PRISMA methodology. The study investigates 1077 papers published between 2000 and 2022. According to our study, the most productive countries in the field of healthcare marketing academic publications are the United States, the United Kingdom, and India. As research themes, the study revealed that customer/patient satisfaction, medical tourism, social marketing, and hospital-related marketing topics are highlighted based on cluster analysis of authors keywords. We also discuss the significant lack of research to clarify the use of the concepts such as patient/client/customer in healthcare marketing and to understand the role of prevention services as essential in sustainable healthcare.","author":[{"dropping-particle":"","family":"Popa","given":"Adela Laura","non-dropping-particle":"","parse-names":false,"suffix":""},{"dropping-particle":"","family":"Ţarcă","given":"Naiana Nicoleta","non-dropping-particle":"","parse-names":false,"suffix":""},{"dropping-particle":"","family":"Sasu","given":"Dinu Vlad","non-dropping-particle":"","parse-names":false,"suffix":""},{"dropping-particle":"","family":"Bodog","given":"Simona Aurelia","non-dropping-particle":"","parse-names":false,"suffix":""},{"dropping-particle":"","family":"Roşca","given":"Remus Dorel","non-dropping-particle":"","parse-names":false,"suffix":""},{"dropping-particle":"","family":"Tarcza","given":"Teodora Mihaela","non-dropping-particle":"","parse-names":false,"suffix":""}],"container-title":"Sustainability (Switzerland)","id":"ITEM-1","issue":"17","issued":{"date-parts":[["2022"]]},"title":"Exploring Marketing Insights for Healthcare: Trends and Perspectives Based on Literature Investigation","type":"article-journal","volume":"14"},"uris":["http://www.mendeley.com/documents/?uuid=160b8c26-4660-4404-9d80-44c69bf8f048"]}],"mendeley":{"formattedCitation":"(Popa et al., 2022)","plainTextFormattedCitation":"(Popa et al., 2022)","previouslyFormattedCitation":"(Popa et al., 2022)"},"properties":{"noteIndex":0},"schema":"https://github.com/citation-style-language/schema/raw/master/csl-citation.json"}</w:instrText>
      </w:r>
      <w:r w:rsidR="00727551" w:rsidRPr="00F5117F">
        <w:fldChar w:fldCharType="separate"/>
      </w:r>
      <w:r w:rsidR="00727551" w:rsidRPr="00F5117F">
        <w:rPr>
          <w:noProof/>
        </w:rPr>
        <w:t>(Popa et al., 2022)</w:t>
      </w:r>
      <w:r w:rsidR="00727551" w:rsidRPr="00F5117F">
        <w:fldChar w:fldCharType="end"/>
      </w:r>
      <w:r w:rsidR="00727551" w:rsidRPr="00F5117F">
        <w:t>.</w:t>
      </w:r>
    </w:p>
    <w:p w14:paraId="186EC5FD" w14:textId="6C4366A5" w:rsidR="00303E6A" w:rsidRPr="00F5117F" w:rsidRDefault="006A296A" w:rsidP="00085F02">
      <w:pPr>
        <w:pStyle w:val="Body"/>
      </w:pPr>
      <w:r w:rsidRPr="00F5117F">
        <w:t>Healthcare marketing can be defined as the processes that include planning and executing “activities that relate to the development, packaging, pricing, and distribution of healthcare products and to any mechanism</w:t>
      </w:r>
      <w:r w:rsidR="00A45A7C">
        <w:t xml:space="preserve"> that is</w:t>
      </w:r>
      <w:r w:rsidRPr="00F5117F">
        <w:t xml:space="preserve"> used for promoting these products” </w:t>
      </w:r>
      <w:r w:rsidRPr="00F5117F">
        <w:fldChar w:fldCharType="begin" w:fldLock="1"/>
      </w:r>
      <w:r w:rsidR="00135B88" w:rsidRPr="00F5117F">
        <w:instrText>ADDIN CSL_CITATION {"citationItems":[{"id":"ITEM-1","itemData":{"author":[{"dropping-particle":"","family":"Thomas","given":"Richard K","non-dropping-particle":"","parse-names":false,"suffix":""}],"container-title":"Health Services Marketing","id":"ITEM-1","issue":"ISBN978-0-387-73604-4","issued":{"date-parts":[["2008"]]},"page":"1-10","publisher":"Springer, New York, NY","title":"Introduction to Healthcare Marketing","type":"chapter"},"uris":["http://www.mendeley.com/documents/?uuid=881bf7b6-e5ff-402e-ada7-017f5b4ca01f"]}],"mendeley":{"formattedCitation":"(Thomas, 2008)","plainTextFormattedCitation":"(Thomas, 2008)","previouslyFormattedCitation":"(Thomas, 2008)"},"properties":{"noteIndex":0},"schema":"https://github.com/citation-style-language/schema/raw/master/csl-citation.json"}</w:instrText>
      </w:r>
      <w:r w:rsidRPr="00F5117F">
        <w:fldChar w:fldCharType="separate"/>
      </w:r>
      <w:r w:rsidRPr="00F5117F">
        <w:rPr>
          <w:noProof/>
        </w:rPr>
        <w:t>(Thomas, 2008)</w:t>
      </w:r>
      <w:r w:rsidRPr="00F5117F">
        <w:fldChar w:fldCharType="end"/>
      </w:r>
      <w:r w:rsidRPr="00F5117F">
        <w:t xml:space="preserve">. </w:t>
      </w:r>
      <w:r w:rsidR="00E07675" w:rsidRPr="00F5117F">
        <w:t xml:space="preserve">It essentially links consumers with healthcare services and aids in the diffusion of </w:t>
      </w:r>
      <w:r w:rsidR="00F04EC6" w:rsidRPr="00F5117F">
        <w:t xml:space="preserve">healthcare </w:t>
      </w:r>
      <w:r w:rsidR="00E07675" w:rsidRPr="00F5117F">
        <w:t xml:space="preserve">information </w:t>
      </w:r>
      <w:r w:rsidR="00E07675" w:rsidRPr="00F5117F">
        <w:fldChar w:fldCharType="begin" w:fldLock="1"/>
      </w:r>
      <w:r w:rsidR="00625EAD" w:rsidRPr="00F5117F">
        <w:instrText>ADDIN CSL_CITATION {"citationItems":[{"id":"ITEM-1","itemData":{"DOI":"10.1108/17506120710818256","ISSN":"17506123","abstract":"Purpose: The purpose of this paper is to develop a perspective on what is \"salient\" or critical to the discipline of healthcare marketing by analyzing and contrasting the consumer (or patient) perspective with the institutional (or organizational) perspective. This \"salience issue\" is complicated by the structural problems in healthcare such as societal service systems, advances in medical technology, and the escalating costs of care. Reviewing selected studies, the paper examines how consumers face increasingly difficult health choices. Design/methodology/approach: The paper examines the different priorities and goals for marketing that are implied by both patient and organizational perspectives in healthcare, focusing primarily on the excesses of the more \"market-based\" US healthcare system. Findings: Healthcare organizations need to better utilize marketing tools to inform consumers and assist their healthcare decisions. This effort needs to be balanced by healthcare organizations that can support the demand to improve quality and increase accessibility of care. Originality/value: The perspective on the consumer (or patient) often becomes clouded amid the operation of increasingly complex and convoluted healthcare systems. A new perspective on healthcare marketing needs to be considered. Greater consumer access to healthcare information could improve patient decision making. To accomplish this, greater institutional diffusion of evidence-based healthcare practices is needed to improve organizational performance. © Emerald Group Publishing Limited.","author":[{"dropping-particle":"","family":"Kay","given":"Mark J.","non-dropping-particle":"","parse-names":false,"suffix":""}],"container-title":"International Journal of Pharmaceutical and Healthcare Marketing","id":"ITEM-1","issue":"3","issued":{"date-parts":[["2007"]]},"page":"247-263","title":"Healthcare marketing: What is salient?","type":"article-journal","volume":"1"},"uris":["http://www.mendeley.com/documents/?uuid=ec029bc0-6258-4776-863f-bd81076fd268"]}],"mendeley":{"formattedCitation":"(Kay, 2007)","plainTextFormattedCitation":"(Kay, 2007)","previouslyFormattedCitation":"(Kay, 2007)"},"properties":{"noteIndex":0},"schema":"https://github.com/citation-style-language/schema/raw/master/csl-citation.json"}</w:instrText>
      </w:r>
      <w:r w:rsidR="00E07675" w:rsidRPr="00F5117F">
        <w:fldChar w:fldCharType="separate"/>
      </w:r>
      <w:r w:rsidR="00E07675" w:rsidRPr="00F5117F">
        <w:rPr>
          <w:noProof/>
        </w:rPr>
        <w:t>(Kay, 2007)</w:t>
      </w:r>
      <w:r w:rsidR="00E07675" w:rsidRPr="00F5117F">
        <w:fldChar w:fldCharType="end"/>
      </w:r>
      <w:r w:rsidR="00E07675" w:rsidRPr="00F5117F">
        <w:t xml:space="preserve">. </w:t>
      </w:r>
      <w:r w:rsidR="007B3E9D" w:rsidRPr="00F5117F">
        <w:t>Notable pioneers in healthcare marketing include Philip Kotler</w:t>
      </w:r>
      <w:r w:rsidR="00F40F9D" w:rsidRPr="00F5117F">
        <w:t>, Dan Beckham,</w:t>
      </w:r>
      <w:r w:rsidR="007B3E9D" w:rsidRPr="00F5117F">
        <w:t xml:space="preserve"> Bernie Lachner, Kent Seltman</w:t>
      </w:r>
      <w:r w:rsidR="00F04EC6" w:rsidRPr="00F5117F">
        <w:t>,</w:t>
      </w:r>
      <w:r w:rsidR="007B3E9D" w:rsidRPr="00F5117F">
        <w:t xml:space="preserve"> William Gombeski, Mayo Clinic, and Cleveland Clinic </w:t>
      </w:r>
      <w:r w:rsidR="007B3E9D" w:rsidRPr="00F5117F">
        <w:fldChar w:fldCharType="begin" w:fldLock="1"/>
      </w:r>
      <w:r w:rsidR="00F40F9D" w:rsidRPr="00F5117F">
        <w:instrText>ADDIN CSL_CITATION {"citationItems":[{"id":"ITEM-1","itemData":{"abstract":"Effective marketing requires meticulous planning and consistent execution. This is why many businesses use new techniques and tools to stay on top. Hospitals and other healthcare organizations need to understand their audience's needs and requirements in order to effectively market to them. These principles are increasingly vital as hospitals incorporate them into their daily operations. The purpose of this study is to identify the most prevalent beliefs and dominant ideas about healthcare marketing by focusing on the characteristics of hospital marketing: 7P'S of the hospital marketing mix, \"Business to Business\" or \"Business to Consumer\", and the triangle of hospital services marketing.","author":[{"dropping-particle":"","family":"Dahmani","given":"Hadjer","non-dropping-particle":"","parse-names":false,"suffix":""},{"dropping-particle":"","family":"Tadj","given":"Pr Meziane","non-dropping-particle":"","parse-names":false,"suffix":""}],"container-title":"Journal of Development Research an Studies","id":"ITEM-1","issue":"1","issued":{"date-parts":[["2023"]]},"page":"620-634","title":"The Healthcare Marketing and the Characteristic of Hospital Marketing","type":"article-journal","volume":"10"},"uris":["http://www.mendeley.com/documents/?uuid=7480e40d-1f40-4b41-93b2-9ba9cfda39f6"]}],"mendeley":{"formattedCitation":"(Dahmani &amp; Tadj, 2023)","plainTextFormattedCitation":"(Dahmani &amp; Tadj, 2023)","previouslyFormattedCitation":"(Dahmani &amp; Tadj, 2023)"},"properties":{"noteIndex":0},"schema":"https://github.com/citation-style-language/schema/raw/master/csl-citation.json"}</w:instrText>
      </w:r>
      <w:r w:rsidR="007B3E9D" w:rsidRPr="00F5117F">
        <w:fldChar w:fldCharType="separate"/>
      </w:r>
      <w:r w:rsidR="007B3E9D" w:rsidRPr="00F5117F">
        <w:rPr>
          <w:noProof/>
        </w:rPr>
        <w:t>(Dahmani &amp; Tadj, 2023)</w:t>
      </w:r>
      <w:r w:rsidR="007B3E9D" w:rsidRPr="00F5117F">
        <w:fldChar w:fldCharType="end"/>
      </w:r>
      <w:r w:rsidR="007B3E9D" w:rsidRPr="00F5117F">
        <w:t xml:space="preserve">. </w:t>
      </w:r>
      <w:r w:rsidR="00F04EC6" w:rsidRPr="00F5117F">
        <w:t xml:space="preserve">The </w:t>
      </w:r>
      <w:r w:rsidR="00E07675" w:rsidRPr="00F5117F">
        <w:t>doctor</w:t>
      </w:r>
      <w:r w:rsidR="00F04EC6" w:rsidRPr="00F5117F">
        <w:noBreakHyphen/>
      </w:r>
      <w:r w:rsidR="00E07675" w:rsidRPr="00F5117F">
        <w:t xml:space="preserve">patient relationship </w:t>
      </w:r>
      <w:r w:rsidR="00F04EC6" w:rsidRPr="00F5117F">
        <w:t xml:space="preserve">has evolved </w:t>
      </w:r>
      <w:r w:rsidR="00E07675" w:rsidRPr="00F5117F">
        <w:t xml:space="preserve">from </w:t>
      </w:r>
      <w:r w:rsidR="00F04EC6" w:rsidRPr="00F5117F">
        <w:t xml:space="preserve">a </w:t>
      </w:r>
      <w:r w:rsidR="00E07675" w:rsidRPr="00F5117F">
        <w:t xml:space="preserve">paternalistic approach to </w:t>
      </w:r>
      <w:r w:rsidR="00F04EC6" w:rsidRPr="00F5117F">
        <w:t xml:space="preserve">a </w:t>
      </w:r>
      <w:r w:rsidR="00E07675" w:rsidRPr="00F5117F">
        <w:t>consumer</w:t>
      </w:r>
      <w:r w:rsidR="002A61D4">
        <w:noBreakHyphen/>
      </w:r>
      <w:r w:rsidR="00E07675" w:rsidRPr="00F5117F">
        <w:t>centric one</w:t>
      </w:r>
      <w:r w:rsidR="00F04EC6" w:rsidRPr="00F5117F">
        <w:t xml:space="preserve"> and </w:t>
      </w:r>
      <w:r w:rsidR="002A61D4">
        <w:t xml:space="preserve">it </w:t>
      </w:r>
      <w:r w:rsidR="00F04EC6" w:rsidRPr="00F5117F">
        <w:t>has caused a major change in outlook of</w:t>
      </w:r>
      <w:r w:rsidR="00E07675" w:rsidRPr="00F5117F">
        <w:t xml:space="preserve"> healthcare marketing </w:t>
      </w:r>
      <w:r w:rsidR="00E07675" w:rsidRPr="00FC6323">
        <w:t xml:space="preserve">over the years </w:t>
      </w:r>
      <w:r w:rsidR="00E07675" w:rsidRPr="00FC6323">
        <w:fldChar w:fldCharType="begin" w:fldLock="1"/>
      </w:r>
      <w:r w:rsidR="00050142">
        <w:instrText>ADDIN CSL_CITATION {"citationItems":[{"id":"ITEM-1","itemData":{"author":[{"dropping-particle":"","family":"Sreenivas","given":"T","non-dropping-particle":"","parse-names":false,"suffix":""},{"dropping-particle":"","family":"Srinivasarao","given":"B","non-dropping-particle":"","parse-names":false,"suffix":""},{"dropping-particle":"","family":"Rao","given":"U. Srinivasa","non-dropping-particle":"","parse-names":false,"suffix":""}],"container-title":"International Journal of Advanced Research in Management and Social Sciences","id":"ITEM-1","issue":"4","issued":{"date-parts":[["2013"]]},"page":"187-207","title":"An Analysis on Marketing Mix in Hospitals","type":"article-journal","volume":"2"},"uris":["http://www.mendeley.com/documents/?uuid=7de2b143-9c83-4a3e-bbce-b5c7ca20ada8"]},{"id":"ITEM-2","itemData":{"author":[{"dropping-particle":"","family":"Rathore","given":"Vijay Singh","non-dropping-particle":"","parse-names":false,"suffix":""},{"dropping-particle":"","family":"Mathur","given":"N.","non-dropping-particle":"","parse-names":false,"suffix":""},{"dropping-particle":"","family":"Jain","given":"K.","non-dropping-particle":"","parse-names":false,"suffix":""}],"container-title":"Journal of Emerging Technologies and Innovative Research (JETIR)","id":"ITEM-2","issue":"4","issued":{"date-parts":[["2019"]]},"page":"519-524","title":"Role of Public Relation in Health Care Industry of Bhopal","type":"article-journal","volume":"6"},"uris":["http://www.mendeley.com/documents/?uuid=5b4b33dd-79e0-48ae-ac9f-1b6a87ed7258"]},{"id":"ITEM-3","itemData":{"author":[{"dropping-particle":"","family":"Hetherington","given":"L. Traynowicz","non-dropping-particle":"","parse-names":false,"suffix":""},{"dropping-particle":"","family":"Ekachai","given":"Daradirek","non-dropping-particle":"","parse-names":false,"suffix":""},{"dropping-particle":"","family":"Parkinson","given":"Michael G.","non-dropping-particle":"","parse-names":false,"suffix":""}],"container-title":"Handbook of public relations","id":"ITEM-3","issued":{"date-parts":[["2001"]]},"page":"571 - 578","title":"Public relations in the healthcare industry","type":"chapter"},"uris":["http://www.mendeley.com/documents/?uuid=efd98429-ee8e-4059-b84c-c13b2eee271f"]}],"mendeley":{"formattedCitation":"(Hetherington et al., 2001; Rathore et al., 2019; Sreenivas et al., 2013)","plainTextFormattedCitation":"(Hetherington et al., 2001; Rathore et al., 2019; Sreenivas et al., 2013)","previouslyFormattedCitation":"(Hetherington et al., 2001; Rathore et al., 2019; Sreenivas et al., 2013)"},"properties":{"noteIndex":0},"schema":"https://github.com/citation-style-language/schema/raw/master/csl-citation.json"}</w:instrText>
      </w:r>
      <w:r w:rsidR="00E07675" w:rsidRPr="00FC6323">
        <w:fldChar w:fldCharType="separate"/>
      </w:r>
      <w:r w:rsidR="005A66D0" w:rsidRPr="00FC6323">
        <w:rPr>
          <w:noProof/>
        </w:rPr>
        <w:t>(Hetherington et al., 2001; Rathore et al., 2019; Sreenivas et al., 2013)</w:t>
      </w:r>
      <w:r w:rsidR="00E07675" w:rsidRPr="00FC6323">
        <w:fldChar w:fldCharType="end"/>
      </w:r>
      <w:r w:rsidR="00E07675" w:rsidRPr="00FC6323">
        <w:t xml:space="preserve">. </w:t>
      </w:r>
      <w:r w:rsidR="004B32A7" w:rsidRPr="00FC6323">
        <w:t xml:space="preserve">The process of healthcare marketing comprises </w:t>
      </w:r>
      <w:r w:rsidR="001869E5" w:rsidRPr="00FC6323">
        <w:t xml:space="preserve">three main steps, </w:t>
      </w:r>
      <w:r w:rsidR="002A61D4" w:rsidRPr="00FC6323">
        <w:t>namely,</w:t>
      </w:r>
      <w:r w:rsidR="001869E5" w:rsidRPr="00FC6323">
        <w:t xml:space="preserve"> planning, decision making, </w:t>
      </w:r>
      <w:r w:rsidR="00AB6E4B" w:rsidRPr="00FC6323">
        <w:t xml:space="preserve">and </w:t>
      </w:r>
      <w:r w:rsidR="001869E5" w:rsidRPr="00FC6323">
        <w:t xml:space="preserve">establishment of various strategies for marketing mix </w:t>
      </w:r>
      <w:r w:rsidR="004B32A7" w:rsidRPr="00FC6323">
        <w:fldChar w:fldCharType="begin" w:fldLock="1"/>
      </w:r>
      <w:r w:rsidR="0022247A" w:rsidRPr="00FC6323">
        <w:instrText>ADDIN CSL_CITATION {"citationItems":[{"id":"ITEM-1","itemData":{"author":[{"dropping-particle":"","family":"Sreenivas","given":"T","non-dropping-particle":"","parse-names":false,"suffix":""},{"dropping-particle":"","family":"Srinivasarao","given":"B","non-dropping-particle":"","parse-names":false,"suffix":""},{"dropping-particle":"","family":"Rao","given":"U. Srinivasa","non-dropping-particle":"","parse-names":false,"suffix":""}],"container-title":"International Journal of Advanced Research in Management and Social Sciences","id":"ITEM-1","issue":"4","issued":{"date-parts":[["2013"]]},"page":"187-207","title":"An Analysis on Marketing Mix in Hospitals","type":"article-journal","volume":"2"},"uris":["http://www.mendeley.com/documents/?uuid=7de2b143-9c83-4a3e-bbce-b5c7ca20ada8"]}],"mendeley":{"formattedCitation":"(Sreenivas et al., 2013)","plainTextFormattedCitation":"(Sreenivas et al., 2013)","previouslyFormattedCitation":"(Sreenivas et al., 2013)"},"properties":{"noteIndex":0},"schema":"https://github.com/citation-style-language/schema/raw/master/csl-citation.json"}</w:instrText>
      </w:r>
      <w:r w:rsidR="004B32A7" w:rsidRPr="00FC6323">
        <w:fldChar w:fldCharType="separate"/>
      </w:r>
      <w:r w:rsidR="004B32A7" w:rsidRPr="00FC6323">
        <w:rPr>
          <w:noProof/>
        </w:rPr>
        <w:t>(Sreenivas et al., 2013)</w:t>
      </w:r>
      <w:r w:rsidR="004B32A7" w:rsidRPr="00FC6323">
        <w:fldChar w:fldCharType="end"/>
      </w:r>
      <w:r w:rsidR="004B32A7" w:rsidRPr="00FC6323">
        <w:t xml:space="preserve">. </w:t>
      </w:r>
      <w:r w:rsidR="00D76610" w:rsidRPr="00FC6323">
        <w:t>M</w:t>
      </w:r>
      <w:r w:rsidR="001869E5" w:rsidRPr="00FC6323">
        <w:t>arketing mix comprises seven main approaches</w:t>
      </w:r>
      <w:r w:rsidR="008E1FB7" w:rsidRPr="00FC6323">
        <w:t xml:space="preserve"> </w:t>
      </w:r>
      <w:r w:rsidR="008E1FB7" w:rsidRPr="00FC6323">
        <w:fldChar w:fldCharType="begin" w:fldLock="1"/>
      </w:r>
      <w:r w:rsidR="008E1FB7" w:rsidRPr="00FC6323">
        <w:instrText>ADDIN CSL_CITATION {"citationItems":[{"id":"ITEM-1","itemData":{"author":[{"dropping-particle":"","family":"Sreenivas","given":"T","non-dropping-particle":"","parse-names":false,"suffix":""},{"dropping-particle":"","family":"Srinivasarao","given":"B","non-dropping-particle":"","parse-names":false,"suffix":""},{"dropping-particle":"","family":"Rao","given":"U. Srinivasa","non-dropping-particle":"","parse-names":false,"suffix":""}],"container-title":"International Journal of Advanced Research in Management and Social Sciences","id":"ITEM-1","issue":"4","issued":{"date-parts":[["2013"]]},"page":"187-207","title":"An Analysis on Marketing Mix in Hospitals","type":"article-journal","volume":"2"},"uris":["http://www.mendeley.com/documents/?uuid=7de2b143-9c83-4a3e-bbce-b5c7ca20ada8"]},{"id":"ITEM-2","itemData":{"abstract":"Effective marketing requires meticulous planning and consistent execution. This is why many businesses use new techniques and tools to stay on top. Hospitals and other healthcare organizations need to understand their audience's needs and requirements in order to effectively market to them. These principles are increasingly vital as hospitals incorporate them into their daily operations. The purpose of this study is to identify the most prevalent beliefs and dominant ideas about healthcare marketing by focusing on the characteristics of hospital marketing: 7P'S of the hospital marketing mix, \"Business to Business\" or \"Business to Consumer\", and the triangle of hospital services marketing.","author":[{"dropping-particle":"","family":"Dahmani","given":"Hadjer","non-dropping-particle":"","parse-names":false,"suffix":""},{"dropping-particle":"","family":"Tadj","given":"Pr Meziane","non-dropping-particle":"","parse-names":false,"suffix":""}],"container-title":"Journal of Development Research an Studies","id":"ITEM-2","issue":"1","issued":{"date-parts":[["2023"]]},"page":"620-634","title":"The Healthcare Marketing and the Characteristic of Hospital Marketing","type":"article-journal","volume":"10"},"uris":["http://www.mendeley.com/documents/?uuid=7480e40d-1f40-4b41-93b2-9ba9cfda39f6"]}],"mendeley":{"formattedCitation":"(Dahmani &amp; Tadj, 2023; Sreenivas et al., 2013)","plainTextFormattedCitation":"(Dahmani &amp; Tadj, 2023; Sreenivas et al., 2013)","previouslyFormattedCitation":"(Dahmani &amp; Tadj, 2023; Sreenivas et al., 2013)"},"properties":{"noteIndex":0},"schema":"https://github.com/citation-style-language/schema/raw/master/csl-citation.json"}</w:instrText>
      </w:r>
      <w:r w:rsidR="008E1FB7" w:rsidRPr="00FC6323">
        <w:fldChar w:fldCharType="separate"/>
      </w:r>
      <w:r w:rsidR="008E1FB7" w:rsidRPr="00FC6323">
        <w:rPr>
          <w:noProof/>
        </w:rPr>
        <w:t>(Dahmani &amp; Tadj, 2023; Sreenivas et al., 2013)</w:t>
      </w:r>
      <w:r w:rsidR="008E1FB7" w:rsidRPr="00FC6323">
        <w:fldChar w:fldCharType="end"/>
      </w:r>
      <w:r w:rsidR="003F0BF5" w:rsidRPr="00FC6323">
        <w:t>, namely, Product, Price, Place, Promotion, People, Process, and Physical evidence</w:t>
      </w:r>
      <w:r w:rsidR="002A61D4" w:rsidRPr="00FC6323">
        <w:t xml:space="preserve"> (7Ps)</w:t>
      </w:r>
      <w:r w:rsidR="003F0BF5" w:rsidRPr="00FC6323">
        <w:t>.</w:t>
      </w:r>
      <w:r w:rsidR="001869E5" w:rsidRPr="00FC6323">
        <w:t xml:space="preserve"> </w:t>
      </w:r>
      <w:r w:rsidR="003F0BF5" w:rsidRPr="00FC6323">
        <w:t>P</w:t>
      </w:r>
      <w:r w:rsidR="0003573A" w:rsidRPr="00FC6323">
        <w:t xml:space="preserve">roducts or services </w:t>
      </w:r>
      <w:r w:rsidR="0060484A" w:rsidRPr="00FC6323">
        <w:t xml:space="preserve">are </w:t>
      </w:r>
      <w:r w:rsidR="0003573A" w:rsidRPr="00FC6323">
        <w:t>related to medical practices</w:t>
      </w:r>
      <w:r w:rsidR="00D76610" w:rsidRPr="00FC6323">
        <w:t>,</w:t>
      </w:r>
      <w:r w:rsidR="0003573A" w:rsidRPr="00FC6323">
        <w:t xml:space="preserve"> such as diagnosis, treatment of ailment</w:t>
      </w:r>
      <w:r w:rsidR="00D76610" w:rsidRPr="00FC6323">
        <w:t>s</w:t>
      </w:r>
      <w:r w:rsidR="0003573A" w:rsidRPr="00FC6323">
        <w:t xml:space="preserve">, knowledge and educational qualification of healthcare professionals, use of </w:t>
      </w:r>
      <w:r w:rsidR="005569B9">
        <w:t xml:space="preserve">available </w:t>
      </w:r>
      <w:r w:rsidR="0003573A" w:rsidRPr="00FC6323">
        <w:t xml:space="preserve">facilities, etc. </w:t>
      </w:r>
      <w:r w:rsidR="0060484A" w:rsidRPr="00FC6323">
        <w:t>P</w:t>
      </w:r>
      <w:r w:rsidR="0003573A" w:rsidRPr="00FC6323">
        <w:t>ricing mix</w:t>
      </w:r>
      <w:r w:rsidR="00AF5F17" w:rsidRPr="00FC6323">
        <w:t xml:space="preserve"> comprise</w:t>
      </w:r>
      <w:r w:rsidR="0003573A" w:rsidRPr="00FC6323">
        <w:t xml:space="preserve"> operational expenditures, patients</w:t>
      </w:r>
      <w:r w:rsidR="00D76610" w:rsidRPr="00FC6323">
        <w:t>’</w:t>
      </w:r>
      <w:r w:rsidR="0003573A" w:rsidRPr="00FC6323">
        <w:t xml:space="preserve"> ability </w:t>
      </w:r>
      <w:r w:rsidR="00D76610" w:rsidRPr="00FC6323">
        <w:t xml:space="preserve">of paying </w:t>
      </w:r>
      <w:r w:rsidR="0003573A" w:rsidRPr="00FC6323">
        <w:t xml:space="preserve">medical bills, </w:t>
      </w:r>
      <w:r w:rsidR="00AF5F17" w:rsidRPr="00FC6323">
        <w:t>and</w:t>
      </w:r>
      <w:r w:rsidR="0003573A" w:rsidRPr="00FC6323">
        <w:t xml:space="preserve"> </w:t>
      </w:r>
      <w:r w:rsidR="008A3958" w:rsidRPr="00FC6323">
        <w:t>value-added</w:t>
      </w:r>
      <w:r w:rsidR="0003573A" w:rsidRPr="00FC6323">
        <w:t xml:space="preserve"> service</w:t>
      </w:r>
      <w:r w:rsidR="005569B9">
        <w:t>s</w:t>
      </w:r>
      <w:r w:rsidR="0003573A" w:rsidRPr="00FC6323">
        <w:t xml:space="preserve"> provided to patients</w:t>
      </w:r>
      <w:r w:rsidR="00AF5F17" w:rsidRPr="00FC6323">
        <w:t>.</w:t>
      </w:r>
      <w:r w:rsidR="0003573A" w:rsidRPr="00FC6323">
        <w:t xml:space="preserve"> </w:t>
      </w:r>
      <w:r w:rsidR="00AF5F17" w:rsidRPr="00FC6323">
        <w:t>P</w:t>
      </w:r>
      <w:r w:rsidR="0003573A" w:rsidRPr="00FC6323">
        <w:t xml:space="preserve">eople mix </w:t>
      </w:r>
      <w:r w:rsidR="009344DD" w:rsidRPr="00FC6323">
        <w:t>implies to patients, relatives</w:t>
      </w:r>
      <w:r w:rsidR="005569B9">
        <w:t xml:space="preserve"> of patients</w:t>
      </w:r>
      <w:r w:rsidR="009D78EF" w:rsidRPr="00FC6323">
        <w:t>,</w:t>
      </w:r>
      <w:r w:rsidR="009344DD" w:rsidRPr="00FC6323">
        <w:t xml:space="preserve"> providers</w:t>
      </w:r>
      <w:r w:rsidR="005569B9">
        <w:t xml:space="preserve"> of patients</w:t>
      </w:r>
      <w:r w:rsidR="009344DD" w:rsidRPr="00FC6323">
        <w:t xml:space="preserve">, potential patients, hospital staff, hospital management, etc. </w:t>
      </w:r>
      <w:r w:rsidR="009D78EF" w:rsidRPr="00FC6323">
        <w:t>P</w:t>
      </w:r>
      <w:r w:rsidR="009344DD" w:rsidRPr="00FC6323">
        <w:t xml:space="preserve">rocess mix </w:t>
      </w:r>
      <w:r w:rsidR="009D78EF" w:rsidRPr="00FC6323">
        <w:t xml:space="preserve">relates to </w:t>
      </w:r>
      <w:r w:rsidR="009344DD" w:rsidRPr="00FC6323">
        <w:t>the technological advancements employed to improve the operational efficiency of hospitals</w:t>
      </w:r>
      <w:r w:rsidR="009D78EF" w:rsidRPr="00FC6323">
        <w:t>.</w:t>
      </w:r>
      <w:r w:rsidR="009344DD" w:rsidRPr="00FC6323">
        <w:t xml:space="preserve"> </w:t>
      </w:r>
      <w:r w:rsidR="009D78EF" w:rsidRPr="00FC6323">
        <w:t>P</w:t>
      </w:r>
      <w:r w:rsidR="009344DD" w:rsidRPr="00FC6323">
        <w:t xml:space="preserve">hysical evidence </w:t>
      </w:r>
      <w:r w:rsidR="009D78EF" w:rsidRPr="00FC6323">
        <w:t>and</w:t>
      </w:r>
      <w:r w:rsidR="009344DD" w:rsidRPr="00FC6323">
        <w:t xml:space="preserve"> place mix </w:t>
      </w:r>
      <w:r w:rsidR="00D76610" w:rsidRPr="00FC6323">
        <w:t xml:space="preserve">refer </w:t>
      </w:r>
      <w:r w:rsidR="009344DD" w:rsidRPr="00FC6323">
        <w:t>to the p</w:t>
      </w:r>
      <w:r w:rsidR="009344DD" w:rsidRPr="005569B9">
        <w:t>resence of good infrastructure</w:t>
      </w:r>
      <w:r w:rsidR="0022247A" w:rsidRPr="005569B9">
        <w:t xml:space="preserve">, distribution of channels, </w:t>
      </w:r>
      <w:r w:rsidR="009344DD" w:rsidRPr="005569B9">
        <w:t xml:space="preserve">and </w:t>
      </w:r>
      <w:r w:rsidR="00D76610" w:rsidRPr="005569B9">
        <w:t xml:space="preserve">hospital </w:t>
      </w:r>
      <w:r w:rsidR="009344DD" w:rsidRPr="005569B9">
        <w:t>hygiene. Promotion involves</w:t>
      </w:r>
      <w:r w:rsidR="009D78EF" w:rsidRPr="005569B9">
        <w:t xml:space="preserve"> the</w:t>
      </w:r>
      <w:r w:rsidR="009344DD" w:rsidRPr="005569B9">
        <w:t xml:space="preserve"> direct and indirect interactions including PR. </w:t>
      </w:r>
      <w:r w:rsidR="00FA34A7">
        <w:t xml:space="preserve">Promotional brochures and websites convey the available facilities visually, </w:t>
      </w:r>
      <w:r w:rsidR="009344DD" w:rsidRPr="00F5117F">
        <w:t xml:space="preserve">while positioning implies to the overall outlook about the institution. </w:t>
      </w:r>
      <w:r w:rsidR="00303E6A" w:rsidRPr="00F5117F">
        <w:t xml:space="preserve">The vital elements of healthcare marketing include knowledge management, customer relationship management (CRM), building of brand image, and internal marketing </w:t>
      </w:r>
      <w:r w:rsidR="00303E6A" w:rsidRPr="00F5117F">
        <w:fldChar w:fldCharType="begin" w:fldLock="1"/>
      </w:r>
      <w:r w:rsidR="00303E6A" w:rsidRPr="00F5117F">
        <w:instrText>ADDIN CSL_CITATION {"citationItems":[{"id":"ITEM-1","itemData":{"author":[{"dropping-particle":"","family":"Jaleel","given":"N. Abdul","non-dropping-particle":"","parse-names":false,"suffix":""},{"dropping-particle":"","family":"Kumar","given":"B. Baran","non-dropping-particle":"","parse-names":false,"suffix":""}],"container-title":"International Journal of Research and Analytical Reviews","id":"ITEM-1","issue":"3","issued":{"date-parts":[["2018"]]},"page":"33-41","title":"A study on marketing strategies of health care services and patients’ decision making regarding choice of a hospital","type":"article-journal","volume":"5"},"uris":["http://www.mendeley.com/documents/?uuid=53b5d704-8d76-47f2-bdee-d6acb0a3aa38"]}],"mendeley":{"formattedCitation":"(Jaleel &amp; Kumar, 2018)","plainTextFormattedCitation":"(Jaleel &amp; Kumar, 2018)","previouslyFormattedCitation":"(Jaleel &amp; Kumar, 2018)"},"properties":{"noteIndex":0},"schema":"https://github.com/citation-style-language/schema/raw/master/csl-citation.json"}</w:instrText>
      </w:r>
      <w:r w:rsidR="00303E6A" w:rsidRPr="00F5117F">
        <w:fldChar w:fldCharType="separate"/>
      </w:r>
      <w:r w:rsidR="00303E6A" w:rsidRPr="00F5117F">
        <w:rPr>
          <w:noProof/>
        </w:rPr>
        <w:t>(Jaleel &amp; Kumar, 2018)</w:t>
      </w:r>
      <w:r w:rsidR="00303E6A" w:rsidRPr="00F5117F">
        <w:fldChar w:fldCharType="end"/>
      </w:r>
      <w:r w:rsidR="00303E6A" w:rsidRPr="00F5117F">
        <w:t xml:space="preserve">. </w:t>
      </w:r>
      <w:r w:rsidR="005525C2" w:rsidRPr="00F5117F">
        <w:t xml:space="preserve">Other </w:t>
      </w:r>
      <w:r w:rsidR="00303E6A" w:rsidRPr="00F5117F">
        <w:t xml:space="preserve">salient features of healthcare marketing include working </w:t>
      </w:r>
      <w:r w:rsidR="00130AC0">
        <w:t>toward</w:t>
      </w:r>
      <w:r w:rsidR="00303E6A" w:rsidRPr="00F5117F">
        <w:t xml:space="preserve"> a shared target with patient-centric</w:t>
      </w:r>
      <w:r w:rsidR="005525C2" w:rsidRPr="00F5117F">
        <w:t xml:space="preserve"> strategies that</w:t>
      </w:r>
      <w:r w:rsidR="00303E6A" w:rsidRPr="00F5117F">
        <w:t xml:space="preserve"> cover multifaceted stakeholders</w:t>
      </w:r>
      <w:r w:rsidR="005525C2" w:rsidRPr="00F5117F">
        <w:t xml:space="preserve">, </w:t>
      </w:r>
      <w:r w:rsidR="00303E6A" w:rsidRPr="00F5117F">
        <w:t xml:space="preserve">include inherent ethical aspects, </w:t>
      </w:r>
      <w:r w:rsidR="005525C2" w:rsidRPr="00F5117F">
        <w:t xml:space="preserve">employ </w:t>
      </w:r>
      <w:r w:rsidR="00303E6A" w:rsidRPr="00F5117F">
        <w:t xml:space="preserve">technological advancements, and </w:t>
      </w:r>
      <w:r w:rsidR="005525C2" w:rsidRPr="00F5117F">
        <w:t xml:space="preserve">educate patients </w:t>
      </w:r>
      <w:r w:rsidR="00FA34A7">
        <w:t xml:space="preserve">about their </w:t>
      </w:r>
      <w:r w:rsidR="00303E6A" w:rsidRPr="00F5117F">
        <w:t>treatment</w:t>
      </w:r>
      <w:r w:rsidR="00FA34A7">
        <w:t>s</w:t>
      </w:r>
      <w:r w:rsidR="00303E6A" w:rsidRPr="00F5117F">
        <w:t xml:space="preserve"> </w:t>
      </w:r>
      <w:r w:rsidR="00303E6A" w:rsidRPr="00F5117F">
        <w:fldChar w:fldCharType="begin" w:fldLock="1"/>
      </w:r>
      <w:r w:rsidR="00303E6A" w:rsidRPr="00F5117F">
        <w:instrText>ADDIN CSL_CITATION {"citationItems":[{"id":"ITEM-1","itemData":{"abstract":"Effective marketing requires meticulous planning and consistent execution. This is why many businesses use new techniques and tools to stay on top. Hospitals and other healthcare organizations need to understand their audience's needs and requirements in order to effectively market to them. These principles are increasingly vital as hospitals incorporate them into their daily operations. The purpose of this study is to identify the most prevalent beliefs and dominant ideas about healthcare marketing by focusing on the characteristics of hospital marketing: 7P'S of the hospital marketing mix, \"Business to Business\" or \"Business to Consumer\", and the triangle of hospital services marketing.","author":[{"dropping-particle":"","family":"Dahmani","given":"Hadjer","non-dropping-particle":"","parse-names":false,"suffix":""},{"dropping-particle":"","family":"Tadj","given":"Pr Meziane","non-dropping-particle":"","parse-names":false,"suffix":""}],"container-title":"Journal of Development Research an Studies","id":"ITEM-1","issue":"1","issued":{"date-parts":[["2023"]]},"page":"620-634","title":"The Healthcare Marketing and the Characteristic of Hospital Marketing","type":"article-journal","volume":"10"},"uris":["http://www.mendeley.com/documents/?uuid=7480e40d-1f40-4b41-93b2-9ba9cfda39f6"]}],"mendeley":{"formattedCitation":"(Dahmani &amp; Tadj, 2023)","plainTextFormattedCitation":"(Dahmani &amp; Tadj, 2023)","previouslyFormattedCitation":"(Dahmani &amp; Tadj, 2023)"},"properties":{"noteIndex":0},"schema":"https://github.com/citation-style-language/schema/raw/master/csl-citation.json"}</w:instrText>
      </w:r>
      <w:r w:rsidR="00303E6A" w:rsidRPr="00F5117F">
        <w:fldChar w:fldCharType="separate"/>
      </w:r>
      <w:r w:rsidR="00303E6A" w:rsidRPr="00F5117F">
        <w:rPr>
          <w:noProof/>
        </w:rPr>
        <w:t>(Dahmani &amp; Tadj, 2023)</w:t>
      </w:r>
      <w:r w:rsidR="00303E6A" w:rsidRPr="00F5117F">
        <w:fldChar w:fldCharType="end"/>
      </w:r>
      <w:r w:rsidR="00303E6A" w:rsidRPr="00F5117F">
        <w:t>.</w:t>
      </w:r>
    </w:p>
    <w:p w14:paraId="1B9C184F" w14:textId="3B5E7AA2" w:rsidR="00085F02" w:rsidRPr="00F5117F" w:rsidRDefault="003E5F1D" w:rsidP="00085F02">
      <w:pPr>
        <w:pStyle w:val="Body"/>
      </w:pPr>
      <w:r>
        <w:lastRenderedPageBreak/>
        <w:t xml:space="preserve">Healthcare marketing is different from other industries and challenging because </w:t>
      </w:r>
      <w:r w:rsidR="00040EE2" w:rsidRPr="00F5117F">
        <w:t>it involves life and death predispositions</w:t>
      </w:r>
      <w:r w:rsidR="00264437">
        <w:t xml:space="preserve"> </w:t>
      </w:r>
      <w:r w:rsidR="00264437">
        <w:fldChar w:fldCharType="begin" w:fldLock="1"/>
      </w:r>
      <w:r w:rsidR="00050142">
        <w:instrText>ADDIN CSL_CITATION {"citationItems":[{"id":"ITEM-1","itemData":{"author":[{"dropping-particle":"","family":"Rathore","given":"Vijay Singh","non-dropping-particle":"","parse-names":false,"suffix":""},{"dropping-particle":"","family":"Mathur","given":"N.","non-dropping-particle":"","parse-names":false,"suffix":""},{"dropping-particle":"","family":"Jain","given":"K.","non-dropping-particle":"","parse-names":false,"suffix":""}],"container-title":"Journal of Emerging Technologies and Innovative Research (JETIR)","id":"ITEM-1","issue":"4","issued":{"date-parts":[["2019"]]},"page":"519-524","title":"Role of Public Relation in Health Care Industry of Bhopal","type":"article-journal","volume":"6"},"uris":["http://www.mendeley.com/documents/?uuid=5b4b33dd-79e0-48ae-ac9f-1b6a87ed7258"]}],"mendeley":{"formattedCitation":"(Rathore et al., 2019)","plainTextFormattedCitation":"(Rathore et al., 2019)","previouslyFormattedCitation":"(Rathore et al., 2019)"},"properties":{"noteIndex":0},"schema":"https://github.com/citation-style-language/schema/raw/master/csl-citation.json"}</w:instrText>
      </w:r>
      <w:r w:rsidR="00264437">
        <w:fldChar w:fldCharType="separate"/>
      </w:r>
      <w:r w:rsidR="00264437" w:rsidRPr="00264437">
        <w:rPr>
          <w:noProof/>
        </w:rPr>
        <w:t>(Rathore et al., 2019)</w:t>
      </w:r>
      <w:r w:rsidR="00264437">
        <w:fldChar w:fldCharType="end"/>
      </w:r>
      <w:r>
        <w:t>.</w:t>
      </w:r>
      <w:r w:rsidR="00040EE2" w:rsidRPr="00F5117F">
        <w:t xml:space="preserve"> </w:t>
      </w:r>
      <w:r>
        <w:t xml:space="preserve">Healthcare marketing is affected by the </w:t>
      </w:r>
      <w:r w:rsidR="00040EE2" w:rsidRPr="00F5117F">
        <w:t xml:space="preserve">continuously changing </w:t>
      </w:r>
      <w:r w:rsidR="005A66D0" w:rsidRPr="00F5117F">
        <w:t xml:space="preserve">nature of </w:t>
      </w:r>
      <w:r w:rsidR="00040EE2" w:rsidRPr="00F5117F">
        <w:t>health</w:t>
      </w:r>
      <w:r>
        <w:t>care</w:t>
      </w:r>
      <w:r w:rsidR="00040EE2" w:rsidRPr="00F5117F">
        <w:t xml:space="preserve"> systems, interaction</w:t>
      </w:r>
      <w:r w:rsidR="00BA21C6" w:rsidRPr="00F5117F">
        <w:t>s</w:t>
      </w:r>
      <w:r w:rsidR="00040EE2" w:rsidRPr="00F5117F">
        <w:t xml:space="preserve"> between patients and physicians, low </w:t>
      </w:r>
      <w:r w:rsidR="00085F02" w:rsidRPr="00F5117F">
        <w:t>return on investment (ROI)</w:t>
      </w:r>
      <w:r w:rsidR="00040EE2" w:rsidRPr="00F5117F">
        <w:t>,</w:t>
      </w:r>
      <w:r w:rsidR="00085F02" w:rsidRPr="00F5117F">
        <w:t xml:space="preserve"> and healthcare </w:t>
      </w:r>
      <w:r w:rsidR="00BA21C6" w:rsidRPr="00F5117F">
        <w:t xml:space="preserve">costs that </w:t>
      </w:r>
      <w:r w:rsidR="00085F02" w:rsidRPr="00F5117F">
        <w:t xml:space="preserve">are not dependent on the laws of demand and supply </w:t>
      </w:r>
      <w:r w:rsidR="00040EE2" w:rsidRPr="00F5117F">
        <w:fldChar w:fldCharType="begin" w:fldLock="1"/>
      </w:r>
      <w:r w:rsidR="00040EE2" w:rsidRPr="00F5117F">
        <w:instrText>ADDIN CSL_CITATION {"citationItems":[{"id":"ITEM-1","itemData":{"author":[{"dropping-particle":"","family":"Thomas","given":"Richard K","non-dropping-particle":"","parse-names":false,"suffix":""}],"container-title":"Health Services Marketing","id":"ITEM-1","issue":"ISBN978-0-387-73604-4","issued":{"date-parts":[["2008"]]},"page":"1-10","publisher":"Springer, New York, NY","title":"Introduction to Healthcare Marketing","type":"chapter"},"uris":["http://www.mendeley.com/documents/?uuid=881bf7b6-e5ff-402e-ada7-017f5b4ca01f"]},{"id":"ITEM-2","itemData":{"abstract":"The authors analyze how public relations can help health care institutions in communicating with the target population. Authors among the first define public relations in health care. For them, public relations in the health care is communication process of health institutions (hospitals, primary health care centers, etc.) with its internal and external public, in order to achieve mutual respect, understanding and achieving mutual interests. In this paper, the authors also provide practical advice of seven points which health institutions should do to build successful public relations and communication with internal and external public, and improve its image in the public.","author":[{"dropping-particle":"","family":"Tomic","given":"Z.","non-dropping-particle":"","parse-names":false,"suffix":""},{"dropping-particle":"","family":"Lasic","given":"D.","non-dropping-particle":"","parse-names":false,"suffix":""},{"dropping-particle":"","family":"Tomic","given":"T.","non-dropping-particle":"","parse-names":false,"suffix":""}],"container-title":"Materia Socio Medica","id":"ITEM-2","issue":"1","issued":{"date-parts":[["2010"]]},"page":"25-27","title":"Public Relations in Health Care","type":"article-journal","volume":"22"},"uris":["http://www.mendeley.com/documents/?uuid=a79e9625-4586-4e40-985e-7c44e9b9bc5f"]}],"mendeley":{"formattedCitation":"(Thomas, 2008; Tomic et al., 2010)","plainTextFormattedCitation":"(Thomas, 2008; Tomic et al., 2010)","previouslyFormattedCitation":"(Thomas, 2008; Tomic et al., 2010)"},"properties":{"noteIndex":0},"schema":"https://github.com/citation-style-language/schema/raw/master/csl-citation.json"}</w:instrText>
      </w:r>
      <w:r w:rsidR="00040EE2" w:rsidRPr="00F5117F">
        <w:fldChar w:fldCharType="separate"/>
      </w:r>
      <w:r w:rsidR="00040EE2" w:rsidRPr="00F5117F">
        <w:rPr>
          <w:noProof/>
        </w:rPr>
        <w:t>(Thomas, 2008; Tomic et al., 2010)</w:t>
      </w:r>
      <w:r w:rsidR="00040EE2" w:rsidRPr="00F5117F">
        <w:fldChar w:fldCharType="end"/>
      </w:r>
      <w:r w:rsidR="00085F02" w:rsidRPr="00F5117F">
        <w:t>. Moreover, consumer</w:t>
      </w:r>
      <w:r w:rsidR="00BA21C6" w:rsidRPr="00F5117F">
        <w:t>s</w:t>
      </w:r>
      <w:r w:rsidR="00085F02" w:rsidRPr="00F5117F">
        <w:t xml:space="preserve"> </w:t>
      </w:r>
      <w:r w:rsidR="00BA21C6" w:rsidRPr="00F5117F">
        <w:t xml:space="preserve">are not likely to be a </w:t>
      </w:r>
      <w:r w:rsidR="00085F02" w:rsidRPr="00F5117F">
        <w:t xml:space="preserve">part of the target audience as </w:t>
      </w:r>
      <w:r w:rsidR="00BA21C6" w:rsidRPr="00F5117F">
        <w:t>treatment</w:t>
      </w:r>
      <w:r>
        <w:noBreakHyphen/>
        <w:t>related</w:t>
      </w:r>
      <w:r w:rsidR="00BA21C6" w:rsidRPr="00F5117F">
        <w:t xml:space="preserve"> </w:t>
      </w:r>
      <w:r w:rsidR="00085F02" w:rsidRPr="00F5117F">
        <w:t xml:space="preserve">decisions </w:t>
      </w:r>
      <w:r w:rsidR="00BA21C6" w:rsidRPr="00F5117F">
        <w:t>are</w:t>
      </w:r>
      <w:r w:rsidR="00085F02" w:rsidRPr="00F5117F">
        <w:t xml:space="preserve"> </w:t>
      </w:r>
      <w:r w:rsidR="00BA21C6" w:rsidRPr="00F5117F">
        <w:t xml:space="preserve">taken </w:t>
      </w:r>
      <w:r w:rsidR="00085F02" w:rsidRPr="00F5117F">
        <w:t>by doctors</w:t>
      </w:r>
      <w:r w:rsidR="00BA21C6" w:rsidRPr="00F5117F">
        <w:t>,</w:t>
      </w:r>
      <w:r w:rsidR="00085F02" w:rsidRPr="00F5117F">
        <w:t xml:space="preserve"> patients</w:t>
      </w:r>
      <w:r w:rsidR="00BA21C6" w:rsidRPr="00F5117F">
        <w:t>,</w:t>
      </w:r>
      <w:r w:rsidR="00085F02" w:rsidRPr="00F5117F">
        <w:t xml:space="preserve"> or their associates</w:t>
      </w:r>
      <w:r w:rsidR="00040EE2" w:rsidRPr="00F5117F">
        <w:t xml:space="preserve"> </w:t>
      </w:r>
      <w:r w:rsidR="00040EE2" w:rsidRPr="00F5117F">
        <w:fldChar w:fldCharType="begin" w:fldLock="1"/>
      </w:r>
      <w:r w:rsidR="00040EE2" w:rsidRPr="00F5117F">
        <w:instrText>ADDIN CSL_CITATION {"citationItems":[{"id":"ITEM-1","itemData":{"author":[{"dropping-particle":"","family":"Thomas","given":"Richard K","non-dropping-particle":"","parse-names":false,"suffix":""}],"container-title":"Health Services Marketing","id":"ITEM-1","issue":"ISBN978-0-387-73604-4","issued":{"date-parts":[["2008"]]},"page":"1-10","publisher":"Springer, New York, NY","title":"Introduction to Healthcare Marketing","type":"chapter"},"uris":["http://www.mendeley.com/documents/?uuid=881bf7b6-e5ff-402e-ada7-017f5b4ca01f"]}],"mendeley":{"formattedCitation":"(Thomas, 2008)","plainTextFormattedCitation":"(Thomas, 2008)","previouslyFormattedCitation":"(Thomas, 2008)"},"properties":{"noteIndex":0},"schema":"https://github.com/citation-style-language/schema/raw/master/csl-citation.json"}</w:instrText>
      </w:r>
      <w:r w:rsidR="00040EE2" w:rsidRPr="00F5117F">
        <w:fldChar w:fldCharType="separate"/>
      </w:r>
      <w:r w:rsidR="00040EE2" w:rsidRPr="00F5117F">
        <w:rPr>
          <w:noProof/>
        </w:rPr>
        <w:t>(Thomas, 2008)</w:t>
      </w:r>
      <w:r w:rsidR="00040EE2" w:rsidRPr="00F5117F">
        <w:fldChar w:fldCharType="end"/>
      </w:r>
      <w:r w:rsidR="00085F02" w:rsidRPr="00F5117F">
        <w:t xml:space="preserve">. </w:t>
      </w:r>
      <w:r>
        <w:t xml:space="preserve">Improvisation of healthcare quality is prioritized over reduction of costs of </w:t>
      </w:r>
      <w:r w:rsidR="00040EE2" w:rsidRPr="00F5117F">
        <w:t>medical products</w:t>
      </w:r>
      <w:r>
        <w:t xml:space="preserve"> </w:t>
      </w:r>
      <w:r w:rsidR="00040EE2" w:rsidRPr="00F5117F">
        <w:fldChar w:fldCharType="begin" w:fldLock="1"/>
      </w:r>
      <w:r w:rsidR="005F610F" w:rsidRPr="00F5117F">
        <w:instrText>ADDIN CSL_CITATION {"citationItems":[{"id":"ITEM-1","itemData":{"abstract":"The authors analyze how public relations can help health care institutions in communicating with the target population. Authors among the first define public relations in health care. For them, public relations in the health care is communication process of health institutions (hospitals, primary health care centers, etc.) with its internal and external public, in order to achieve mutual respect, understanding and achieving mutual interests. In this paper, the authors also provide practical advice of seven points which health institutions should do to build successful public relations and communication with internal and external public, and improve its image in the public.","author":[{"dropping-particle":"","family":"Tomic","given":"Z.","non-dropping-particle":"","parse-names":false,"suffix":""},{"dropping-particle":"","family":"Lasic","given":"D.","non-dropping-particle":"","parse-names":false,"suffix":""},{"dropping-particle":"","family":"Tomic","given":"T.","non-dropping-particle":"","parse-names":false,"suffix":""}],"container-title":"Materia Socio Medica","id":"ITEM-1","issue":"1","issued":{"date-parts":[["2010"]]},"page":"25-27","title":"Public Relations in Health Care","type":"article-journal","volume":"22"},"uris":["http://www.mendeley.com/documents/?uuid=a79e9625-4586-4e40-985e-7c44e9b9bc5f"]}],"mendeley":{"formattedCitation":"(Tomic et al., 2010)","plainTextFormattedCitation":"(Tomic et al., 2010)","previouslyFormattedCitation":"(Tomic et al., 2010)"},"properties":{"noteIndex":0},"schema":"https://github.com/citation-style-language/schema/raw/master/csl-citation.json"}</w:instrText>
      </w:r>
      <w:r w:rsidR="00040EE2" w:rsidRPr="00F5117F">
        <w:fldChar w:fldCharType="separate"/>
      </w:r>
      <w:r w:rsidR="00040EE2" w:rsidRPr="00F5117F">
        <w:rPr>
          <w:noProof/>
        </w:rPr>
        <w:t>(Tomic et al., 2010)</w:t>
      </w:r>
      <w:r w:rsidR="00040EE2" w:rsidRPr="00F5117F">
        <w:fldChar w:fldCharType="end"/>
      </w:r>
      <w:r w:rsidR="00040EE2" w:rsidRPr="00F5117F">
        <w:t xml:space="preserve">. </w:t>
      </w:r>
      <w:r w:rsidR="00BA21C6" w:rsidRPr="00F5117F">
        <w:t xml:space="preserve">Regarding </w:t>
      </w:r>
      <w:r>
        <w:t xml:space="preserve">the marketing of healthcare </w:t>
      </w:r>
      <w:r w:rsidR="00303E6A" w:rsidRPr="00F5117F">
        <w:t>service</w:t>
      </w:r>
      <w:r>
        <w:t>s</w:t>
      </w:r>
      <w:r w:rsidR="00303E6A" w:rsidRPr="00F5117F">
        <w:t>, Yadav and Dabhade (2013) suggested the triangulation of internal</w:t>
      </w:r>
      <w:r w:rsidR="00BA21C6" w:rsidRPr="00F5117F">
        <w:t xml:space="preserve"> marketing</w:t>
      </w:r>
      <w:r w:rsidR="00303E6A" w:rsidRPr="00F5117F">
        <w:t xml:space="preserve">, external marketing, and interactive marketing between </w:t>
      </w:r>
      <w:r w:rsidR="00BA21C6" w:rsidRPr="00F5117F">
        <w:t xml:space="preserve">patients and healthcare </w:t>
      </w:r>
      <w:r w:rsidR="00303E6A" w:rsidRPr="00F5117F">
        <w:t xml:space="preserve">providers. A model was formulated based on four gaps, </w:t>
      </w:r>
      <w:r w:rsidR="00BA21C6" w:rsidRPr="00F5117F">
        <w:t xml:space="preserve">namely, </w:t>
      </w:r>
      <w:r w:rsidR="00303E6A" w:rsidRPr="00F5117F">
        <w:t xml:space="preserve">knowledge gaps, service design and standards gaps, service performance gaps, and communication gaps. </w:t>
      </w:r>
      <w:r w:rsidR="00BA21C6" w:rsidRPr="00F5117F">
        <w:t>K</w:t>
      </w:r>
      <w:r w:rsidR="00303E6A" w:rsidRPr="00F5117F">
        <w:t>nowledge gap</w:t>
      </w:r>
      <w:r w:rsidR="00BA21C6" w:rsidRPr="00F5117F">
        <w:t>s</w:t>
      </w:r>
      <w:r w:rsidR="00303E6A" w:rsidRPr="00F5117F">
        <w:t xml:space="preserve"> occur due to lack of orientation in marketing research, absence of upward communication, incompetent focus, and lack of service recovery</w:t>
      </w:r>
      <w:r w:rsidR="00BA21C6" w:rsidRPr="00F5117F">
        <w:t>.</w:t>
      </w:r>
      <w:r w:rsidR="00303E6A" w:rsidRPr="00F5117F">
        <w:t xml:space="preserve"> </w:t>
      </w:r>
      <w:r w:rsidR="00BA21C6" w:rsidRPr="00F5117F">
        <w:t>S</w:t>
      </w:r>
      <w:r w:rsidR="00303E6A" w:rsidRPr="00F5117F">
        <w:t xml:space="preserve">ervice design </w:t>
      </w:r>
      <w:r w:rsidR="009D6D13" w:rsidRPr="00F5117F">
        <w:t xml:space="preserve">and standards </w:t>
      </w:r>
      <w:r w:rsidR="00303E6A" w:rsidRPr="00F5117F">
        <w:t xml:space="preserve">gaps </w:t>
      </w:r>
      <w:r w:rsidR="00BA21C6" w:rsidRPr="00F5117F">
        <w:t xml:space="preserve">are </w:t>
      </w:r>
      <w:r w:rsidR="00303E6A" w:rsidRPr="00F5117F">
        <w:t>due to lack of customer-</w:t>
      </w:r>
      <w:r w:rsidR="00BA21C6" w:rsidRPr="00F5117F">
        <w:t xml:space="preserve">oriented </w:t>
      </w:r>
      <w:r w:rsidR="00303E6A" w:rsidRPr="00F5117F">
        <w:t>standards</w:t>
      </w:r>
      <w:r w:rsidR="00BA21C6" w:rsidRPr="00F5117F">
        <w:t>,</w:t>
      </w:r>
      <w:r w:rsidR="00303E6A" w:rsidRPr="00F5117F">
        <w:t xml:space="preserve"> inappropriate physical evidence</w:t>
      </w:r>
      <w:r w:rsidR="00BA21C6" w:rsidRPr="00F5117F">
        <w:t>,</w:t>
      </w:r>
      <w:r w:rsidR="00303E6A" w:rsidRPr="00F5117F">
        <w:t xml:space="preserve"> and </w:t>
      </w:r>
      <w:r w:rsidR="00BA21C6" w:rsidRPr="00F5117F">
        <w:t xml:space="preserve">inadequate </w:t>
      </w:r>
      <w:r w:rsidR="00303E6A" w:rsidRPr="00F5117F">
        <w:t xml:space="preserve">services. </w:t>
      </w:r>
      <w:r w:rsidR="00BA21C6" w:rsidRPr="00F5117F">
        <w:t>D</w:t>
      </w:r>
      <w:r w:rsidR="00303E6A" w:rsidRPr="00F5117F">
        <w:t xml:space="preserve">eficits in human resource (HR) policies, </w:t>
      </w:r>
      <w:r w:rsidR="00BA21C6" w:rsidRPr="00F5117F">
        <w:t>non</w:t>
      </w:r>
      <w:r w:rsidR="00BA21C6" w:rsidRPr="00F5117F">
        <w:noBreakHyphen/>
      </w:r>
      <w:r w:rsidR="00303E6A" w:rsidRPr="00F5117F">
        <w:t>fulfill</w:t>
      </w:r>
      <w:r w:rsidR="00BA21C6" w:rsidRPr="00F5117F">
        <w:t>ment of customers’</w:t>
      </w:r>
      <w:r w:rsidR="00303E6A" w:rsidRPr="00F5117F">
        <w:t xml:space="preserve"> roles, issues with service intermediaries, and failure to match supply and demand </w:t>
      </w:r>
      <w:r>
        <w:t>are</w:t>
      </w:r>
      <w:r w:rsidR="00BA21C6" w:rsidRPr="00F5117F">
        <w:t xml:space="preserve"> </w:t>
      </w:r>
      <w:r w:rsidR="00303E6A" w:rsidRPr="00F5117F">
        <w:t>identified</w:t>
      </w:r>
      <w:r w:rsidR="00BA21C6" w:rsidRPr="00F5117F">
        <w:t xml:space="preserve"> within the service performance gaps</w:t>
      </w:r>
      <w:r w:rsidR="00303E6A" w:rsidRPr="00F5117F">
        <w:t xml:space="preserve">. </w:t>
      </w:r>
      <w:r w:rsidR="009D6D13" w:rsidRPr="00F5117F">
        <w:t>Communication gaps comprise the a</w:t>
      </w:r>
      <w:r w:rsidR="00303E6A" w:rsidRPr="00F5117F">
        <w:t xml:space="preserve">bsence of integrated services, ineffective management, overpromising, and lack of horizontal communications. </w:t>
      </w:r>
      <w:r w:rsidR="009D6D13" w:rsidRPr="00F5117F">
        <w:t>O</w:t>
      </w:r>
      <w:r w:rsidR="00085F02" w:rsidRPr="00F5117F">
        <w:t xml:space="preserve">ther challenges </w:t>
      </w:r>
      <w:r w:rsidR="008E1FB7" w:rsidRPr="00F5117F">
        <w:t xml:space="preserve">and barriers </w:t>
      </w:r>
      <w:r>
        <w:t xml:space="preserve">of </w:t>
      </w:r>
      <w:r w:rsidRPr="00F5117F">
        <w:t xml:space="preserve">healthcare marketing </w:t>
      </w:r>
      <w:r w:rsidR="00085F02" w:rsidRPr="00F5117F">
        <w:t xml:space="preserve">include </w:t>
      </w:r>
      <w:r w:rsidR="00461BA3" w:rsidRPr="00F5117F">
        <w:t xml:space="preserve">complex </w:t>
      </w:r>
      <w:r w:rsidR="009D6D13" w:rsidRPr="00F5117F">
        <w:t xml:space="preserve">products that </w:t>
      </w:r>
      <w:r w:rsidR="00461BA3" w:rsidRPr="00F5117F">
        <w:t xml:space="preserve">require </w:t>
      </w:r>
      <w:r w:rsidR="009D6D13" w:rsidRPr="00F5117F">
        <w:t xml:space="preserve">a </w:t>
      </w:r>
      <w:r w:rsidR="00461BA3" w:rsidRPr="00F5117F">
        <w:t>thorough understanding</w:t>
      </w:r>
      <w:r w:rsidR="009D6D13" w:rsidRPr="00F5117F">
        <w:t xml:space="preserve"> and hinder </w:t>
      </w:r>
      <w:r w:rsidR="00461BA3" w:rsidRPr="00F5117F">
        <w:t>marketer</w:t>
      </w:r>
      <w:r w:rsidR="009D6D13" w:rsidRPr="00F5117F">
        <w:t>s</w:t>
      </w:r>
      <w:r w:rsidR="00461BA3" w:rsidRPr="00F5117F">
        <w:t xml:space="preserve"> to </w:t>
      </w:r>
      <w:r>
        <w:t>use</w:t>
      </w:r>
      <w:r w:rsidR="00461BA3" w:rsidRPr="00F5117F">
        <w:t xml:space="preserve"> </w:t>
      </w:r>
      <w:r w:rsidR="009D6D13" w:rsidRPr="00F5117F">
        <w:t xml:space="preserve">adequate </w:t>
      </w:r>
      <w:r>
        <w:t xml:space="preserve">marketing </w:t>
      </w:r>
      <w:r w:rsidR="00461BA3" w:rsidRPr="00F5117F">
        <w:t xml:space="preserve">tools </w:t>
      </w:r>
      <w:r w:rsidR="008E1FB7" w:rsidRPr="00F5117F">
        <w:fldChar w:fldCharType="begin" w:fldLock="1"/>
      </w:r>
      <w:r w:rsidR="008E1FB7" w:rsidRPr="00F5117F">
        <w:instrText>ADDIN CSL_CITATION {"citationItems":[{"id":"ITEM-1","itemData":{"author":[{"dropping-particle":"","family":"Thomas","given":"Richard K","non-dropping-particle":"","parse-names":false,"suffix":""}],"container-title":"Health Services Marketing","id":"ITEM-1","issue":"ISBN978-0-387-73604-4","issued":{"date-parts":[["2008"]]},"page":"1-10","publisher":"Springer, New York, NY","title":"Introduction to Healthcare Marketing","type":"chapter"},"uris":["http://www.mendeley.com/documents/?uuid=881bf7b6-e5ff-402e-ada7-017f5b4ca01f"]},{"id":"ITEM-2","itemData":{"abstract":"Effective marketing requires meticulous planning and consistent execution. This is why many businesses use new techniques and tools to stay on top. Hospitals and other healthcare organizations need to understand their audience's needs and requirements in order to effectively market to them. These principles are increasingly vital as hospitals incorporate them into their daily operations. The purpose of this study is to identify the most prevalent beliefs and dominant ideas about healthcare marketing by focusing on the characteristics of hospital marketing: 7P'S of the hospital marketing mix, \"Business to Business\" or \"Business to Consumer\", and the triangle of hospital services marketing.","author":[{"dropping-particle":"","family":"Dahmani","given":"Hadjer","non-dropping-particle":"","parse-names":false,"suffix":""},{"dropping-particle":"","family":"Tadj","given":"Pr Meziane","non-dropping-particle":"","parse-names":false,"suffix":""}],"container-title":"Journal of Development Research an Studies","id":"ITEM-2","issue":"1","issued":{"date-parts":[["2023"]]},"page":"620-634","title":"The Healthcare Marketing and the Characteristic of Hospital Marketing","type":"article-journal","volume":"10"},"uris":["http://www.mendeley.com/documents/?uuid=7480e40d-1f40-4b41-93b2-9ba9cfda39f6"]}],"mendeley":{"formattedCitation":"(Dahmani &amp; Tadj, 2023; Thomas, 2008)","plainTextFormattedCitation":"(Dahmani &amp; Tadj, 2023; Thomas, 2008)","previouslyFormattedCitation":"(Dahmani &amp; Tadj, 2023; Thomas, 2008)"},"properties":{"noteIndex":0},"schema":"https://github.com/citation-style-language/schema/raw/master/csl-citation.json"}</w:instrText>
      </w:r>
      <w:r w:rsidR="008E1FB7" w:rsidRPr="00F5117F">
        <w:fldChar w:fldCharType="separate"/>
      </w:r>
      <w:r w:rsidR="008E1FB7" w:rsidRPr="00F5117F">
        <w:rPr>
          <w:noProof/>
        </w:rPr>
        <w:t>(Dahmani &amp; Tadj, 2023; Thomas, 2008)</w:t>
      </w:r>
      <w:r w:rsidR="008E1FB7" w:rsidRPr="00F5117F">
        <w:fldChar w:fldCharType="end"/>
      </w:r>
      <w:r w:rsidR="00461BA3" w:rsidRPr="00F5117F">
        <w:t>.</w:t>
      </w:r>
      <w:r w:rsidR="009D6D13" w:rsidRPr="00F5117F">
        <w:t xml:space="preserve"> P</w:t>
      </w:r>
      <w:r w:rsidR="008E1FB7" w:rsidRPr="00F5117F">
        <w:t>eople</w:t>
      </w:r>
      <w:r w:rsidR="009D6D13" w:rsidRPr="00F5117F">
        <w:t>’s</w:t>
      </w:r>
      <w:r w:rsidR="008E1FB7" w:rsidRPr="00F5117F">
        <w:t xml:space="preserve"> resistan</w:t>
      </w:r>
      <w:r w:rsidR="009D6D13" w:rsidRPr="00F5117F">
        <w:t>ce</w:t>
      </w:r>
      <w:r w:rsidR="008E1FB7" w:rsidRPr="00F5117F">
        <w:t xml:space="preserve"> to changes</w:t>
      </w:r>
      <w:r w:rsidR="009D6D13" w:rsidRPr="00F5117F">
        <w:t>,</w:t>
      </w:r>
      <w:r w:rsidR="008E1FB7" w:rsidRPr="00F5117F">
        <w:t xml:space="preserve"> </w:t>
      </w:r>
      <w:r>
        <w:t xml:space="preserve">substantial </w:t>
      </w:r>
      <w:r w:rsidR="008E1FB7" w:rsidRPr="00F5117F">
        <w:t>investment</w:t>
      </w:r>
      <w:r w:rsidR="009D6D13" w:rsidRPr="00F5117F">
        <w:t xml:space="preserve"> </w:t>
      </w:r>
      <w:r>
        <w:t xml:space="preserve">required </w:t>
      </w:r>
      <w:r w:rsidR="009D6D13" w:rsidRPr="00F5117F">
        <w:t>for public systems</w:t>
      </w:r>
      <w:r w:rsidR="008E1FB7" w:rsidRPr="00F5117F">
        <w:t xml:space="preserve">, lack of medical amenities, and dependence on physicians for marketing are some of the common barriers in </w:t>
      </w:r>
      <w:r>
        <w:t>executing</w:t>
      </w:r>
      <w:r w:rsidR="008E1FB7" w:rsidRPr="00F5117F">
        <w:t xml:space="preserve"> healthcare marketing </w:t>
      </w:r>
      <w:r w:rsidR="008E1FB7" w:rsidRPr="00F5117F">
        <w:fldChar w:fldCharType="begin" w:fldLock="1"/>
      </w:r>
      <w:r w:rsidR="00A56E98" w:rsidRPr="00F5117F">
        <w:instrText>ADDIN CSL_CITATION {"citationItems":[{"id":"ITEM-1","itemData":{"abstract":"Effective marketing requires meticulous planning and consistent execution. This is why many businesses use new techniques and tools to stay on top. Hospitals and other healthcare organizations need to understand their audience's needs and requirements in order to effectively market to them. These principles are increasingly vital as hospitals incorporate them into their daily operations. The purpose of this study is to identify the most prevalent beliefs and dominant ideas about healthcare marketing by focusing on the characteristics of hospital marketing: 7P'S of the hospital marketing mix, \"Business to Business\" or \"Business to Consumer\", and the triangle of hospital services marketing.","author":[{"dropping-particle":"","family":"Dahmani","given":"Hadjer","non-dropping-particle":"","parse-names":false,"suffix":""},{"dropping-particle":"","family":"Tadj","given":"Pr Meziane","non-dropping-particle":"","parse-names":false,"suffix":""}],"container-title":"Journal of Development Research an Studies","id":"ITEM-1","issue":"1","issued":{"date-parts":[["2023"]]},"page":"620-634","title":"The Healthcare Marketing and the Characteristic of Hospital Marketing","type":"article-journal","volume":"10"},"uris":["http://www.mendeley.com/documents/?uuid=7480e40d-1f40-4b41-93b2-9ba9cfda39f6"]}],"mendeley":{"formattedCitation":"(Dahmani &amp; Tadj, 2023)","plainTextFormattedCitation":"(Dahmani &amp; Tadj, 2023)","previouslyFormattedCitation":"(Dahmani &amp; Tadj, 2023)"},"properties":{"noteIndex":0},"schema":"https://github.com/citation-style-language/schema/raw/master/csl-citation.json"}</w:instrText>
      </w:r>
      <w:r w:rsidR="008E1FB7" w:rsidRPr="00F5117F">
        <w:fldChar w:fldCharType="separate"/>
      </w:r>
      <w:r w:rsidR="008E1FB7" w:rsidRPr="00F5117F">
        <w:rPr>
          <w:noProof/>
        </w:rPr>
        <w:t>(Dahmani &amp; Tadj, 2023)</w:t>
      </w:r>
      <w:r w:rsidR="008E1FB7" w:rsidRPr="00F5117F">
        <w:fldChar w:fldCharType="end"/>
      </w:r>
      <w:r w:rsidR="00303E6A" w:rsidRPr="00F5117F">
        <w:t>.</w:t>
      </w:r>
      <w:r w:rsidR="008E1FB7" w:rsidRPr="00F5117F">
        <w:t xml:space="preserve"> </w:t>
      </w:r>
      <w:r w:rsidR="00D5768F" w:rsidRPr="00F5117F">
        <w:t xml:space="preserve">The </w:t>
      </w:r>
      <w:r w:rsidR="00085F02" w:rsidRPr="00F5117F">
        <w:t>growing number of healthcare units</w:t>
      </w:r>
      <w:r w:rsidR="00D5768F" w:rsidRPr="00F5117F">
        <w:t xml:space="preserve"> has increased the relevance of</w:t>
      </w:r>
      <w:r w:rsidR="00085F02" w:rsidRPr="00F5117F">
        <w:t xml:space="preserve"> marketing </w:t>
      </w:r>
      <w:r w:rsidR="00D5768F" w:rsidRPr="00F5117F">
        <w:t>in the medical</w:t>
      </w:r>
      <w:r w:rsidR="00085F02" w:rsidRPr="00F5117F">
        <w:t xml:space="preserve"> field</w:t>
      </w:r>
      <w:r w:rsidR="00461BA3" w:rsidRPr="00F5117F">
        <w:t xml:space="preserve"> as it builds awareness, enhances institution</w:t>
      </w:r>
      <w:r>
        <w:t>al</w:t>
      </w:r>
      <w:r w:rsidR="00461BA3" w:rsidRPr="00F5117F">
        <w:t xml:space="preserve"> image, increases market penetration, improves reputations, </w:t>
      </w:r>
      <w:r w:rsidR="004A27C0" w:rsidRPr="00F5117F">
        <w:t xml:space="preserve">attracts skilled workers, serves as a resource for </w:t>
      </w:r>
      <w:r w:rsidR="00AB39A4" w:rsidRPr="00F5117F">
        <w:t xml:space="preserve">trust-worthy </w:t>
      </w:r>
      <w:r w:rsidR="004A27C0" w:rsidRPr="00F5117F">
        <w:t>information</w:t>
      </w:r>
      <w:r w:rsidR="00D5768F" w:rsidRPr="00F5117F">
        <w:t>,</w:t>
      </w:r>
      <w:r w:rsidR="004A27C0" w:rsidRPr="00F5117F">
        <w:t xml:space="preserve"> and influences the </w:t>
      </w:r>
      <w:r w:rsidR="00D5768F" w:rsidRPr="00F5117F">
        <w:t>consumer</w:t>
      </w:r>
      <w:r>
        <w:t>s</w:t>
      </w:r>
      <w:r w:rsidR="00D5768F" w:rsidRPr="00F5117F">
        <w:t xml:space="preserve">’ </w:t>
      </w:r>
      <w:r w:rsidR="004A27C0" w:rsidRPr="00F5117F">
        <w:t xml:space="preserve">decision making </w:t>
      </w:r>
      <w:r w:rsidR="00AB39A4" w:rsidRPr="00F5117F">
        <w:fldChar w:fldCharType="begin" w:fldLock="1"/>
      </w:r>
      <w:r w:rsidR="00E07675" w:rsidRPr="00F5117F">
        <w:instrText>ADDIN CSL_CITATION {"citationItems":[{"id":"ITEM-1","itemData":{"author":[{"dropping-particle":"","family":"Thomas","given":"Richard K","non-dropping-particle":"","parse-names":false,"suffix":""}],"container-title":"Health Services Marketing","id":"ITEM-1","issue":"ISBN978-0-387-73604-4","issued":{"date-parts":[["2008"]]},"page":"1-10","publisher":"Springer, New York, NY","title":"Introduction to Healthcare Marketing","type":"chapter"},"uris":["http://www.mendeley.com/documents/?uuid=881bf7b6-e5ff-402e-ada7-017f5b4ca01f"]},{"id":"ITEM-2","itemData":{"DOI":"10.1080/10495142.2014.870431","ISSN":"10495142","abstract":"In the light of patient empowerment and channel fragmentation, hospitals struggle to target patients in their new role as active, knowledgeable consumers. As market differentiation via traditional marketing mix variables such as price is hardly achievable in healthcare, superior communication grounded on sound positioning is a more promising lever for competitive advantage. Yet, research on marketing-driven communication from provider to patient lacks synthesis and critical reflection. Drawing upon evidence from previous research, this article unites 62 articles from medical and social sciences covering aspects of hospital marketing communications. Derived from qualitative content analysis, findings on the effectiveness of specific communication channels and contents are portrayed. This article further uncovers the characteristics of four evolving archetypes for hospital positioning and illustrates the implementation of integrated hospital marketing communication strategy. The elaborated conceptual framework can be used as a managerial tool for tailoring hospital communications. The article closes by highlighting future research directives. © 2014 Copyright Taylor &amp; Francis Group, LLC.","author":[{"dropping-particle":"","family":"Fischer","given":"Sophia","non-dropping-particle":"","parse-names":false,"suffix":""}],"container-title":"Journal of Nonprofit and Public Sector Marketing","id":"ITEM-2","issue":"1","issued":{"date-parts":[["2014"]]},"page":"1-34","title":"Hospital Positioning and Integrated Hospital Marketing Communications: State-of-the-Art Review, Conceptual Framework, and Research Agenda","type":"article-journal","volume":"26"},"uris":["http://www.mendeley.com/documents/?uuid=e9d6337a-63c2-4d19-9f5b-3ae8c50fcd47"]}],"mendeley":{"formattedCitation":"(Fischer, 2014; Thomas, 2008)","plainTextFormattedCitation":"(Fischer, 2014; Thomas, 2008)","previouslyFormattedCitation":"(Fischer, 2014; Thomas, 2008)"},"properties":{"noteIndex":0},"schema":"https://github.com/citation-style-language/schema/raw/master/csl-citation.json"}</w:instrText>
      </w:r>
      <w:r w:rsidR="00AB39A4" w:rsidRPr="00F5117F">
        <w:fldChar w:fldCharType="separate"/>
      </w:r>
      <w:r w:rsidR="00AB39A4" w:rsidRPr="00F5117F">
        <w:rPr>
          <w:noProof/>
        </w:rPr>
        <w:t>(Fischer, 2014; Thomas, 2008)</w:t>
      </w:r>
      <w:r w:rsidR="00AB39A4" w:rsidRPr="00F5117F">
        <w:fldChar w:fldCharType="end"/>
      </w:r>
      <w:r w:rsidR="00085F02" w:rsidRPr="00F5117F">
        <w:t xml:space="preserve">. </w:t>
      </w:r>
      <w:r w:rsidR="00D5768F" w:rsidRPr="00F5117F">
        <w:t>A</w:t>
      </w:r>
      <w:r w:rsidR="00085F02" w:rsidRPr="00F5117F">
        <w:t xml:space="preserve"> rising </w:t>
      </w:r>
      <w:r w:rsidR="00D5768F" w:rsidRPr="00F5117F">
        <w:t xml:space="preserve">academic </w:t>
      </w:r>
      <w:r w:rsidR="00085F02" w:rsidRPr="00F5117F">
        <w:t xml:space="preserve">interest </w:t>
      </w:r>
      <w:r w:rsidR="00D5768F" w:rsidRPr="00F5117F">
        <w:t xml:space="preserve">is witnessed </w:t>
      </w:r>
      <w:r w:rsidR="00085F02" w:rsidRPr="00F5117F">
        <w:t xml:space="preserve">in healthcare marketing as publications in this field </w:t>
      </w:r>
      <w:r w:rsidR="00D5768F" w:rsidRPr="00F5117F">
        <w:t xml:space="preserve">have increased </w:t>
      </w:r>
      <w:r w:rsidR="00085F02" w:rsidRPr="00F5117F">
        <w:t xml:space="preserve">from 16.33% to 42.25% </w:t>
      </w:r>
      <w:r w:rsidR="00085F02" w:rsidRPr="00F5117F">
        <w:fldChar w:fldCharType="begin" w:fldLock="1"/>
      </w:r>
      <w:r w:rsidR="00085F02" w:rsidRPr="00F5117F">
        <w:instrText>ADDIN CSL_CITATION {"citationItems":[{"id":"ITEM-1","itemData":{"DOI":"10.3390/su141710499","ISSN":"20711050","abstract":"The study aims to provide a series of information that will contribute to the understanding of the concept of healthcare marketing and other associated concepts from the perspective of how research in the field has evolved. We aim to quantify the scientific interest in the field of healthcare marketing and to extract aspects that will contribute to a better understanding of the trends that characterize the specific vision of this topic. The research involves a bibliometric analysis, and the conduct of the study is based on the investigation of the academic literature from the Scopus and PubMed databases based on the PRISMA methodology. The study investigates 1077 papers published between 2000 and 2022. According to our study, the most productive countries in the field of healthcare marketing academic publications are the United States, the United Kingdom, and India. As research themes, the study revealed that customer/patient satisfaction, medical tourism, social marketing, and hospital-related marketing topics are highlighted based on cluster analysis of authors keywords. We also discuss the significant lack of research to clarify the use of the concepts such as patient/client/customer in healthcare marketing and to understand the role of prevention services as essential in sustainable healthcare.","author":[{"dropping-particle":"","family":"Popa","given":"Adela Laura","non-dropping-particle":"","parse-names":false,"suffix":""},{"dropping-particle":"","family":"Ţarcă","given":"Naiana Nicoleta","non-dropping-particle":"","parse-names":false,"suffix":""},{"dropping-particle":"","family":"Sasu","given":"Dinu Vlad","non-dropping-particle":"","parse-names":false,"suffix":""},{"dropping-particle":"","family":"Bodog","given":"Simona Aurelia","non-dropping-particle":"","parse-names":false,"suffix":""},{"dropping-particle":"","family":"Roşca","given":"Remus Dorel","non-dropping-particle":"","parse-names":false,"suffix":""},{"dropping-particle":"","family":"Tarcza","given":"Teodora Mihaela","non-dropping-particle":"","parse-names":false,"suffix":""}],"container-title":"Sustainability (Switzerland)","id":"ITEM-1","issue":"17","issued":{"date-parts":[["2022"]]},"title":"Exploring Marketing Insights for Healthcare: Trends and Perspectives Based on Literature Investigation","type":"article-journal","volume":"14"},"uris":["http://www.mendeley.com/documents/?uuid=160b8c26-4660-4404-9d80-44c69bf8f048"]}],"mendeley":{"formattedCitation":"(Popa et al., 2022)","plainTextFormattedCitation":"(Popa et al., 2022)","previouslyFormattedCitation":"(Popa et al., 2022)"},"properties":{"noteIndex":0},"schema":"https://github.com/citation-style-language/schema/raw/master/csl-citation.json"}</w:instrText>
      </w:r>
      <w:r w:rsidR="00085F02" w:rsidRPr="00F5117F">
        <w:fldChar w:fldCharType="separate"/>
      </w:r>
      <w:r w:rsidR="00085F02" w:rsidRPr="00F5117F">
        <w:rPr>
          <w:noProof/>
        </w:rPr>
        <w:t>(Popa et al., 2022)</w:t>
      </w:r>
      <w:r w:rsidR="00085F02" w:rsidRPr="00F5117F">
        <w:fldChar w:fldCharType="end"/>
      </w:r>
      <w:r w:rsidR="00085F02" w:rsidRPr="00F5117F">
        <w:t xml:space="preserve">. </w:t>
      </w:r>
      <w:r w:rsidR="009F1241" w:rsidRPr="00F5117F">
        <w:t xml:space="preserve">Contradictory to this, </w:t>
      </w:r>
      <w:r w:rsidR="005F610F" w:rsidRPr="00F5117F">
        <w:fldChar w:fldCharType="begin" w:fldLock="1"/>
      </w:r>
      <w:r w:rsidR="005F610F" w:rsidRPr="00F5117F">
        <w:instrText>ADDIN CSL_CITATION {"citationItems":[{"id":"ITEM-1","itemData":{"author":[{"dropping-particle":"","family":"Ki","given":"E.","non-dropping-particle":"","parse-names":false,"suffix":""},{"dropping-particle":"","family":"Kang","given":"D.","non-dropping-particle":"","parse-names":false,"suffix":""},{"dropping-particle":"","family":"Huang","given":"M.","non-dropping-particle":"","parse-names":false,"suffix":""}],"container-title":"Public Relations Review","id":"ITEM-1","issue":"5","issued":{"date-parts":[["2022"]]},"page":"102255","title":"The state of health public relations: A content analysis of published articles in seven communication journals from 2001 to 2021","type":"article-journal","volume":"48"},"uris":["http://www.mendeley.com/documents/?uuid=e66d1e23-1be8-43d5-a9a8-7a40ea47dffd"]}],"mendeley":{"formattedCitation":"(Ki et al., 2022)","manualFormatting":"Ki et al. (2022)","plainTextFormattedCitation":"(Ki et al., 2022)","previouslyFormattedCitation":"(Ki et al., 2022)"},"properties":{"noteIndex":0},"schema":"https://github.com/citation-style-language/schema/raw/master/csl-citation.json"}</w:instrText>
      </w:r>
      <w:r w:rsidR="005F610F" w:rsidRPr="00F5117F">
        <w:fldChar w:fldCharType="separate"/>
      </w:r>
      <w:r w:rsidR="005F610F" w:rsidRPr="00F5117F">
        <w:rPr>
          <w:noProof/>
        </w:rPr>
        <w:t>Ki et al. (2022)</w:t>
      </w:r>
      <w:r w:rsidR="005F610F" w:rsidRPr="00F5117F">
        <w:fldChar w:fldCharType="end"/>
      </w:r>
      <w:r w:rsidR="005F610F" w:rsidRPr="00F5117F">
        <w:t xml:space="preserve"> in their </w:t>
      </w:r>
      <w:r>
        <w:t xml:space="preserve">review of </w:t>
      </w:r>
      <w:r w:rsidR="005F610F" w:rsidRPr="00F5117F">
        <w:t>content analysis argued that the research interest ha</w:t>
      </w:r>
      <w:r w:rsidR="00D5768F" w:rsidRPr="00F5117F">
        <w:t>s</w:t>
      </w:r>
      <w:r w:rsidR="005F610F" w:rsidRPr="00F5117F">
        <w:t xml:space="preserve"> been fluctuating over </w:t>
      </w:r>
      <w:r>
        <w:t xml:space="preserve">the last few </w:t>
      </w:r>
      <w:r w:rsidR="005F610F" w:rsidRPr="00F5117F">
        <w:t>decades.</w:t>
      </w:r>
    </w:p>
    <w:p w14:paraId="75E10992" w14:textId="2AC14D38" w:rsidR="00664821" w:rsidRPr="00F5117F" w:rsidRDefault="00E7042E" w:rsidP="00850509">
      <w:pPr>
        <w:pStyle w:val="Body"/>
      </w:pPr>
      <w:r w:rsidRPr="00F5117F">
        <w:lastRenderedPageBreak/>
        <w:t>H</w:t>
      </w:r>
      <w:r w:rsidR="00EC4B5E" w:rsidRPr="00F5117F">
        <w:t xml:space="preserve">ealthcare marketing </w:t>
      </w:r>
      <w:r w:rsidRPr="00F5117F">
        <w:t xml:space="preserve">strategies </w:t>
      </w:r>
      <w:r w:rsidR="00EC4B5E" w:rsidRPr="00F5117F">
        <w:t xml:space="preserve">in Indian hospitals include </w:t>
      </w:r>
      <w:r w:rsidR="00D33267" w:rsidRPr="00F5117F">
        <w:t>vending kiosks with mini first</w:t>
      </w:r>
      <w:r w:rsidR="00753EA9">
        <w:noBreakHyphen/>
      </w:r>
      <w:r w:rsidR="00D33267" w:rsidRPr="00F5117F">
        <w:t>aid kits, non-</w:t>
      </w:r>
      <w:r w:rsidRPr="00F5117F">
        <w:t xml:space="preserve">prescription </w:t>
      </w:r>
      <w:r w:rsidR="00D33267" w:rsidRPr="00F5117F">
        <w:t>medicines, newspaper</w:t>
      </w:r>
      <w:r w:rsidR="00753EA9">
        <w:t xml:space="preserve"> advertisements</w:t>
      </w:r>
      <w:r w:rsidR="00D33267" w:rsidRPr="00F5117F">
        <w:t xml:space="preserve">, </w:t>
      </w:r>
      <w:r w:rsidR="00753EA9">
        <w:t xml:space="preserve">usage of </w:t>
      </w:r>
      <w:r w:rsidR="00D33267" w:rsidRPr="00F5117F">
        <w:t xml:space="preserve">language interpreter devices in hospitals </w:t>
      </w:r>
      <w:r w:rsidR="00D33267" w:rsidRPr="00F5117F">
        <w:fldChar w:fldCharType="begin" w:fldLock="1"/>
      </w:r>
      <w:r w:rsidR="00557277" w:rsidRPr="00F5117F">
        <w:instrText>ADDIN CSL_CITATION {"citationItems":[{"id":"ITEM-1","itemData":{"author":[{"dropping-particle":"","family":"Udayai","given":"K.","non-dropping-particle":"","parse-names":false,"suffix":""},{"dropping-particle":"","family":"Kumar","given":"P.","non-dropping-particle":"","parse-names":false,"suffix":""}],"container-title":"Innovative Journal of Business and Management","id":"ITEM-1","issue":"1","issued":{"date-parts":[["2013"]]},"page":"22-25","title":"Innovation in healthcare marketing strategies in India: Learning from non healthcare industry","type":"article-journal","volume":"2"},"uris":["http://www.mendeley.com/documents/?uuid=57ceb844-3f08-4971-9bb3-0085272dabe9"]}],"mendeley":{"formattedCitation":"(Udayai &amp; Kumar, 2013)","plainTextFormattedCitation":"(Udayai &amp; Kumar, 2013)","previouslyFormattedCitation":"(Udayai &amp; Kumar, 2013)"},"properties":{"noteIndex":0},"schema":"https://github.com/citation-style-language/schema/raw/master/csl-citation.json"}</w:instrText>
      </w:r>
      <w:r w:rsidR="00D33267" w:rsidRPr="00F5117F">
        <w:fldChar w:fldCharType="separate"/>
      </w:r>
      <w:r w:rsidR="00D33267" w:rsidRPr="00F5117F">
        <w:rPr>
          <w:noProof/>
        </w:rPr>
        <w:t>(Udayai &amp; Kumar, 2013)</w:t>
      </w:r>
      <w:r w:rsidR="00D33267" w:rsidRPr="00F5117F">
        <w:fldChar w:fldCharType="end"/>
      </w:r>
      <w:r w:rsidR="00D33267" w:rsidRPr="00F5117F">
        <w:t xml:space="preserve">, </w:t>
      </w:r>
      <w:r w:rsidR="00303E6A" w:rsidRPr="00F5117F">
        <w:t xml:space="preserve">mergers and acquisitions, international accreditation, strategic alliances, traditional marketing </w:t>
      </w:r>
      <w:r w:rsidR="00303E6A" w:rsidRPr="00F5117F">
        <w:fldChar w:fldCharType="begin" w:fldLock="1"/>
      </w:r>
      <w:r w:rsidR="005A66D0" w:rsidRPr="00F5117F">
        <w:instrText>ADDIN CSL_CITATION {"citationItems":[{"id":"ITEM-1","itemData":{"author":[{"dropping-particle":"","family":"Jaleel","given":"N. Abdul","non-dropping-particle":"","parse-names":false,"suffix":""},{"dropping-particle":"","family":"Kumar","given":"B. Baran","non-dropping-particle":"","parse-names":false,"suffix":""}],"container-title":"International Journal of Research and Analytical Reviews","id":"ITEM-1","issue":"3","issued":{"date-parts":[["2018"]]},"page":"33-41","title":"A study on marketing strategies of health care services and patients’ decision making regarding choice of a hospital","type":"article-journal","volume":"5"},"uris":["http://www.mendeley.com/documents/?uuid=53b5d704-8d76-47f2-bdee-d6acb0a3aa38"]}],"mendeley":{"formattedCitation":"(Jaleel &amp; Kumar, 2018)","plainTextFormattedCitation":"(Jaleel &amp; Kumar, 2018)","previouslyFormattedCitation":"(Jaleel &amp; Kumar, 2018)"},"properties":{"noteIndex":0},"schema":"https://github.com/citation-style-language/schema/raw/master/csl-citation.json"}</w:instrText>
      </w:r>
      <w:r w:rsidR="00303E6A" w:rsidRPr="00F5117F">
        <w:fldChar w:fldCharType="separate"/>
      </w:r>
      <w:r w:rsidR="00303E6A" w:rsidRPr="00F5117F">
        <w:rPr>
          <w:noProof/>
        </w:rPr>
        <w:t>(Jaleel &amp; Kumar, 2018)</w:t>
      </w:r>
      <w:r w:rsidR="00303E6A" w:rsidRPr="00F5117F">
        <w:fldChar w:fldCharType="end"/>
      </w:r>
      <w:r w:rsidR="00303E6A" w:rsidRPr="00F5117F">
        <w:t xml:space="preserve">, </w:t>
      </w:r>
      <w:r w:rsidR="00EC4B5E" w:rsidRPr="00F5117F">
        <w:t xml:space="preserve">strategic marketing plans by administrators, health checkup </w:t>
      </w:r>
      <w:r w:rsidR="00FD1B39" w:rsidRPr="00F5117F">
        <w:t xml:space="preserve">and vaccination </w:t>
      </w:r>
      <w:r w:rsidR="00EC4B5E" w:rsidRPr="00F5117F">
        <w:t>camps, internal marketing, and PR</w:t>
      </w:r>
      <w:r w:rsidR="00753EA9">
        <w:t xml:space="preserve"> activities</w:t>
      </w:r>
      <w:r w:rsidR="00EC4B5E" w:rsidRPr="00F5117F">
        <w:t xml:space="preserve"> </w:t>
      </w:r>
      <w:r w:rsidR="00EC4B5E" w:rsidRPr="00F5117F">
        <w:fldChar w:fldCharType="begin" w:fldLock="1"/>
      </w:r>
      <w:r w:rsidR="00FD1B39" w:rsidRPr="00F5117F">
        <w:instrText>ADDIN CSL_CITATION {"citationItems":[{"id":"ITEM-1","itemData":{"DOI":"10.57030/23364890.cemj.30.4.192","author":[{"dropping-particle":"","family":"Gergi","given":"Ms","non-dropping-particle":"","parse-names":false,"suffix":""},{"dropping-particle":"","family":"Sai","given":"Neerajana","non-dropping-particle":"","parse-names":false,"suffix":""},{"dropping-particle":"","family":"Madduri","given":"Chenna Upendra","non-dropping-particle":"","parse-names":false,"suffix":""},{"dropping-particle":"","family":"Rajasekhar","given":"Mamilla","non-dropping-particle":"","parse-names":false,"suffix":""}],"container-title":"Central European Management Journal","id":"ITEM-1","issue":"4","issued":{"date-parts":[["2022"]]},"page":"1902-1906","title":"Challenges, Opportunities and Strategies in Marketing of Healthcare Services in India","type":"article-journal","volume":"30"},"uris":["http://www.mendeley.com/documents/?uuid=14441b02-e68b-4914-99cb-5f2d19697e58"]}],"mendeley":{"formattedCitation":"(Gergi et al., 2022)","plainTextFormattedCitation":"(Gergi et al., 2022)","previouslyFormattedCitation":"(Gergi et al., 2022)"},"properties":{"noteIndex":0},"schema":"https://github.com/citation-style-language/schema/raw/master/csl-citation.json"}</w:instrText>
      </w:r>
      <w:r w:rsidR="00EC4B5E" w:rsidRPr="00F5117F">
        <w:fldChar w:fldCharType="separate"/>
      </w:r>
      <w:r w:rsidR="00EC4B5E" w:rsidRPr="00F5117F">
        <w:rPr>
          <w:noProof/>
        </w:rPr>
        <w:t>(Gergi et al., 2022)</w:t>
      </w:r>
      <w:r w:rsidR="00EC4B5E" w:rsidRPr="00F5117F">
        <w:fldChar w:fldCharType="end"/>
      </w:r>
      <w:r w:rsidR="00EC4B5E" w:rsidRPr="00F5117F">
        <w:t xml:space="preserve">. </w:t>
      </w:r>
      <w:r w:rsidR="00D33267" w:rsidRPr="00F5117F">
        <w:t>Withi</w:t>
      </w:r>
      <w:r w:rsidR="00606634" w:rsidRPr="00F5117F">
        <w:t>n healthcare, t</w:t>
      </w:r>
      <w:r w:rsidR="00EC4B5E" w:rsidRPr="00F5117F">
        <w:t xml:space="preserve">he strategic marketing plan should typically include patient satisfaction, budget allocation for marketing, </w:t>
      </w:r>
      <w:r w:rsidRPr="00F5117F">
        <w:t xml:space="preserve">enhancement of </w:t>
      </w:r>
      <w:r w:rsidR="00EC4B5E" w:rsidRPr="00F5117F">
        <w:t xml:space="preserve">facilities, etc. </w:t>
      </w:r>
      <w:r w:rsidR="00753EA9">
        <w:t xml:space="preserve">Organization of </w:t>
      </w:r>
      <w:r w:rsidR="00EC4B5E" w:rsidRPr="00F5117F">
        <w:t xml:space="preserve">medical camps </w:t>
      </w:r>
      <w:r w:rsidRPr="00F5117F">
        <w:t xml:space="preserve">would </w:t>
      </w:r>
      <w:r w:rsidR="00EC4B5E" w:rsidRPr="00F5117F">
        <w:t>increase the visibility of medical institution</w:t>
      </w:r>
      <w:r w:rsidR="00753EA9">
        <w:t>s</w:t>
      </w:r>
      <w:r w:rsidR="00EC4B5E" w:rsidRPr="00F5117F">
        <w:t xml:space="preserve"> among </w:t>
      </w:r>
      <w:r w:rsidR="00FD1B39" w:rsidRPr="00F5117F">
        <w:t xml:space="preserve">the </w:t>
      </w:r>
      <w:r w:rsidR="00EC4B5E" w:rsidRPr="00F5117F">
        <w:t>public</w:t>
      </w:r>
      <w:r w:rsidR="00FD1B39" w:rsidRPr="00F5117F">
        <w:t xml:space="preserve">. </w:t>
      </w:r>
      <w:r w:rsidRPr="00F5117F">
        <w:t>One of the internal marketing strategies is to</w:t>
      </w:r>
      <w:r w:rsidR="00FD1B39" w:rsidRPr="00F5117F">
        <w:t xml:space="preserve"> train healthcare professionals and other hospital staff </w:t>
      </w:r>
      <w:r w:rsidRPr="00F5117F">
        <w:t xml:space="preserve">to deal </w:t>
      </w:r>
      <w:r w:rsidR="00FD1B39" w:rsidRPr="00F5117F">
        <w:t>with patients and their relatives.</w:t>
      </w:r>
      <w:r w:rsidR="00185F84" w:rsidRPr="00F5117F">
        <w:t xml:space="preserve"> </w:t>
      </w:r>
      <w:r w:rsidR="00FD1B39" w:rsidRPr="00F5117F">
        <w:t xml:space="preserve">The elements of PR </w:t>
      </w:r>
      <w:r w:rsidR="00D149DE" w:rsidRPr="00F5117F">
        <w:t>have</w:t>
      </w:r>
      <w:r w:rsidR="00FD1B39" w:rsidRPr="00F5117F">
        <w:t xml:space="preserve"> been described in the next section.</w:t>
      </w:r>
    </w:p>
    <w:p w14:paraId="69F9702C" w14:textId="4CF7A9D3" w:rsidR="00BC26D2" w:rsidRPr="00F5117F" w:rsidRDefault="00BC26D2" w:rsidP="00BC26D2">
      <w:pPr>
        <w:pStyle w:val="Heading1"/>
        <w:rPr>
          <w:color w:val="auto"/>
        </w:rPr>
      </w:pPr>
      <w:r w:rsidRPr="00F5117F">
        <w:rPr>
          <w:color w:val="auto"/>
        </w:rPr>
        <w:t>Public relations in healthcare marketing</w:t>
      </w:r>
    </w:p>
    <w:p w14:paraId="3EB4D0F3" w14:textId="48D9A703" w:rsidR="00B56DA3" w:rsidRPr="00F5117F" w:rsidRDefault="001B5F5F" w:rsidP="00067112">
      <w:pPr>
        <w:pStyle w:val="Body"/>
      </w:pPr>
      <w:r w:rsidRPr="00F5117F">
        <w:t xml:space="preserve">According to the American Society of Hospital Public Relations (1984), PR was defined as the “systematic program of goal-oriented communication designed to support the needs of </w:t>
      </w:r>
      <w:r w:rsidR="00D91AD9">
        <w:t>an</w:t>
      </w:r>
      <w:r w:rsidR="00D91AD9" w:rsidRPr="00F5117F">
        <w:t xml:space="preserve"> </w:t>
      </w:r>
      <w:r w:rsidRPr="00F5117F">
        <w:t xml:space="preserve">institution” </w:t>
      </w:r>
      <w:r w:rsidRPr="00F5117F">
        <w:fldChar w:fldCharType="begin" w:fldLock="1"/>
      </w:r>
      <w:r w:rsidR="00E675C8" w:rsidRPr="00F5117F">
        <w:instrText>ADDIN CSL_CITATION {"citationItems":[{"id":"ITEM-1","itemData":{"DOI":"10.1080/07359680802118969","ISSN":"07359683","PMID":"19042525","abstract":"This article provides health care audiences with a framework for understanding different perspectives of the role and functions of public relations in healthcare organizations and the resultant alternatives for organizing and enacting public relations functions. Using an example of a current issue receiving much attention in US healthcare (improving rates of organ donation), the article provides examples of how these different perspectives influence public relations goals and objectives, definitions of 'public', activities undertaken, who undertakes them and where they fit into the organizational hierarchy. © 2007 by The Haworth Press, Inc. All rights reserved.","author":[{"dropping-particle":"","family":"Guy","given":"Bonnie","non-dropping-particle":"","parse-names":false,"suffix":""},{"dropping-particle":"","family":"Williams","given":"David R.","non-dropping-particle":"","parse-names":false,"suffix":""},{"dropping-particle":"","family":"Aldridge","given":"Alicia","non-dropping-particle":"","parse-names":false,"suffix":""},{"dropping-particle":"","family":"Roggenkamp","given":"Susan D.","non-dropping-particle":"","parse-names":false,"suffix":""}],"container-title":"Health Marketing Quarterly","id":"ITEM-1","issue":"3-4","issued":{"date-parts":[["2008"]]},"page":"1-18","title":"Approaches to organizing public relations functions in healthcare","type":"article-journal","volume":"24"},"uris":["http://www.mendeley.com/documents/?uuid=a2b8d5aa-9776-47f0-879e-9cbb5d62e46d"]}],"mendeley":{"formattedCitation":"(Guy et al., 2008)","plainTextFormattedCitation":"(Guy et al., 2008)","previouslyFormattedCitation":"(Guy et al., 2008)"},"properties":{"noteIndex":0},"schema":"https://github.com/citation-style-language/schema/raw/master/csl-citation.json"}</w:instrText>
      </w:r>
      <w:r w:rsidRPr="00F5117F">
        <w:fldChar w:fldCharType="separate"/>
      </w:r>
      <w:r w:rsidRPr="00F5117F">
        <w:rPr>
          <w:noProof/>
        </w:rPr>
        <w:t>(Guy et al., 2008)</w:t>
      </w:r>
      <w:r w:rsidRPr="00F5117F">
        <w:fldChar w:fldCharType="end"/>
      </w:r>
      <w:r w:rsidRPr="00F5117F">
        <w:t>.</w:t>
      </w:r>
      <w:r w:rsidR="00FD1B39" w:rsidRPr="00F5117F">
        <w:t xml:space="preserve"> </w:t>
      </w:r>
      <w:r w:rsidR="00D91AD9">
        <w:t>PR</w:t>
      </w:r>
      <w:r w:rsidR="00A51857" w:rsidRPr="00F5117F">
        <w:t xml:space="preserve"> has been attributed to be the most “fundamental component of the promotional mix” </w:t>
      </w:r>
      <w:r w:rsidR="00A51857" w:rsidRPr="00F5117F">
        <w:fldChar w:fldCharType="begin" w:fldLock="1"/>
      </w:r>
      <w:r w:rsidR="004968B0" w:rsidRPr="00F5117F">
        <w:instrText>ADDIN CSL_CITATION {"citationItems":[{"id":"ITEM-1","itemData":{"author":[{"dropping-particle":"","family":"Thomas","given":"Richard K","non-dropping-particle":"","parse-names":false,"suffix":""}],"container-title":"Health Services Marketing","id":"ITEM-1","issue":"ISBN978-0-387-73604-4","issued":{"date-parts":[["2008"]]},"page":"1-10","publisher":"Springer, New York, NY","title":"Introduction to Healthcare Marketing","type":"chapter"},"uris":["http://www.mendeley.com/documents/?uuid=881bf7b6-e5ff-402e-ada7-017f5b4ca01f"]}],"mendeley":{"formattedCitation":"(Thomas, 2008)","plainTextFormattedCitation":"(Thomas, 2008)","previouslyFormattedCitation":"(Thomas, 2008)"},"properties":{"noteIndex":0},"schema":"https://github.com/citation-style-language/schema/raw/master/csl-citation.json"}</w:instrText>
      </w:r>
      <w:r w:rsidR="00A51857" w:rsidRPr="00F5117F">
        <w:fldChar w:fldCharType="separate"/>
      </w:r>
      <w:r w:rsidR="00A51857" w:rsidRPr="00F5117F">
        <w:rPr>
          <w:noProof/>
        </w:rPr>
        <w:t>(Thomas, 2008)</w:t>
      </w:r>
      <w:r w:rsidR="00A51857" w:rsidRPr="00F5117F">
        <w:fldChar w:fldCharType="end"/>
      </w:r>
      <w:r w:rsidR="004968B0" w:rsidRPr="00F5117F">
        <w:t xml:space="preserve">, targeting diverse populations </w:t>
      </w:r>
      <w:r w:rsidR="00AE476C" w:rsidRPr="00F5117F">
        <w:t xml:space="preserve">including </w:t>
      </w:r>
      <w:r w:rsidR="004968B0" w:rsidRPr="00F5117F">
        <w:t xml:space="preserve">patients </w:t>
      </w:r>
      <w:r w:rsidR="004968B0" w:rsidRPr="00F5117F">
        <w:fldChar w:fldCharType="begin" w:fldLock="1"/>
      </w:r>
      <w:r w:rsidR="00AB6326" w:rsidRPr="00F5117F">
        <w:instrText>ADDIN CSL_CITATION {"citationItems":[{"id":"ITEM-1","itemData":{"DOI":"10.1080/10495142.2014.870431","ISSN":"10495142","abstract":"In the light of patient empowerment and channel fragmentation, hospitals struggle to target patients in their new role as active, knowledgeable consumers. As market differentiation via traditional marketing mix variables such as price is hardly achievable in healthcare, superior communication grounded on sound positioning is a more promising lever for competitive advantage. Yet, research on marketing-driven communication from provider to patient lacks synthesis and critical reflection. Drawing upon evidence from previous research, this article unites 62 articles from medical and social sciences covering aspects of hospital marketing communications. Derived from qualitative content analysis, findings on the effectiveness of specific communication channels and contents are portrayed. This article further uncovers the characteristics of four evolving archetypes for hospital positioning and illustrates the implementation of integrated hospital marketing communication strategy. The elaborated conceptual framework can be used as a managerial tool for tailoring hospital communications. The article closes by highlighting future research directives. © 2014 Copyright Taylor &amp; Francis Group, LLC.","author":[{"dropping-particle":"","family":"Fischer","given":"Sophia","non-dropping-particle":"","parse-names":false,"suffix":""}],"container-title":"Journal of Nonprofit and Public Sector Marketing","id":"ITEM-1","issue":"1","issued":{"date-parts":[["2014"]]},"page":"1-34","title":"Hospital Positioning and Integrated Hospital Marketing Communications: State-of-the-Art Review, Conceptual Framework, and Research Agenda","type":"article-journal","volume":"26"},"uris":["http://www.mendeley.com/documents/?uuid=e9d6337a-63c2-4d19-9f5b-3ae8c50fcd47"]}],"mendeley":{"formattedCitation":"(Fischer, 2014)","plainTextFormattedCitation":"(Fischer, 2014)","previouslyFormattedCitation":"(Fischer, 2014)"},"properties":{"noteIndex":0},"schema":"https://github.com/citation-style-language/schema/raw/master/csl-citation.json"}</w:instrText>
      </w:r>
      <w:r w:rsidR="004968B0" w:rsidRPr="00F5117F">
        <w:fldChar w:fldCharType="separate"/>
      </w:r>
      <w:r w:rsidR="004968B0" w:rsidRPr="00F5117F">
        <w:rPr>
          <w:noProof/>
        </w:rPr>
        <w:t>(Fischer, 2014)</w:t>
      </w:r>
      <w:r w:rsidR="004968B0" w:rsidRPr="00F5117F">
        <w:fldChar w:fldCharType="end"/>
      </w:r>
      <w:r w:rsidR="004968B0" w:rsidRPr="00F5117F">
        <w:t xml:space="preserve">. </w:t>
      </w:r>
      <w:r w:rsidR="00A07256" w:rsidRPr="00F5117F">
        <w:fldChar w:fldCharType="begin" w:fldLock="1"/>
      </w:r>
      <w:r w:rsidR="00A07256" w:rsidRPr="00F5117F">
        <w:instrText>ADDIN CSL_CITATION {"citationItems":[{"id":"ITEM-1","itemData":{"abstract":"The authors analyze how public relations can help health care institutions in communicating with the target population. Authors among the first define public relations in health care. For them, public relations in the health care is communication process of health institutions (hospitals, primary health care centers, etc.) with its internal and external public, in order to achieve mutual respect, understanding and achieving mutual interests. In this paper, the authors also provide practical advice of seven points which health institutions should do to build successful public relations and communication with internal and external public, and improve its image in the public.","author":[{"dropping-particle":"","family":"Tomic","given":"Z.","non-dropping-particle":"","parse-names":false,"suffix":""},{"dropping-particle":"","family":"Lasic","given":"D.","non-dropping-particle":"","parse-names":false,"suffix":""},{"dropping-particle":"","family":"Tomic","given":"T.","non-dropping-particle":"","parse-names":false,"suffix":""}],"container-title":"Materia Socio Medica","id":"ITEM-1","issue":"1","issued":{"date-parts":[["2010"]]},"page":"25-27","title":"Public Relations in Health Care","type":"article-journal","volume":"22"},"uris":["http://www.mendeley.com/documents/?uuid=a79e9625-4586-4e40-985e-7c44e9b9bc5f"]}],"mendeley":{"formattedCitation":"(Tomic et al., 2010)","manualFormatting":"Tomic et al. (2010)","plainTextFormattedCitation":"(Tomic et al., 2010)","previouslyFormattedCitation":"(Tomic et al., 2010)"},"properties":{"noteIndex":0},"schema":"https://github.com/citation-style-language/schema/raw/master/csl-citation.json"}</w:instrText>
      </w:r>
      <w:r w:rsidR="00A07256" w:rsidRPr="00F5117F">
        <w:fldChar w:fldCharType="separate"/>
      </w:r>
      <w:r w:rsidR="00A07256" w:rsidRPr="00F5117F">
        <w:rPr>
          <w:noProof/>
        </w:rPr>
        <w:t>Tomic et al. (2010)</w:t>
      </w:r>
      <w:r w:rsidR="00A07256" w:rsidRPr="00F5117F">
        <w:fldChar w:fldCharType="end"/>
      </w:r>
      <w:r w:rsidR="00A07256" w:rsidRPr="00F5117F">
        <w:t xml:space="preserve"> suggest</w:t>
      </w:r>
      <w:r w:rsidR="00CC6083" w:rsidRPr="00F5117F">
        <w:t>ed</w:t>
      </w:r>
      <w:r w:rsidR="00A07256" w:rsidRPr="00F5117F">
        <w:t xml:space="preserve"> the division of internal and external aspects</w:t>
      </w:r>
      <w:r w:rsidR="00CC6083" w:rsidRPr="00F5117F">
        <w:t xml:space="preserve"> of public relations</w:t>
      </w:r>
      <w:r w:rsidR="00A07256" w:rsidRPr="00F5117F">
        <w:t>.</w:t>
      </w:r>
      <w:r w:rsidR="00B56DA3" w:rsidRPr="00F5117F">
        <w:t xml:space="preserve"> </w:t>
      </w:r>
      <w:r w:rsidR="00CC6083" w:rsidRPr="00F5117F">
        <w:t>M</w:t>
      </w:r>
      <w:r w:rsidR="00B56DA3" w:rsidRPr="00F5117F">
        <w:t xml:space="preserve">any studies have reported that PR </w:t>
      </w:r>
      <w:r w:rsidR="00D91AD9">
        <w:t>plays</w:t>
      </w:r>
      <w:r w:rsidR="00CC6083" w:rsidRPr="00F5117F">
        <w:t xml:space="preserve"> </w:t>
      </w:r>
      <w:r w:rsidR="00B56DA3" w:rsidRPr="00F5117F">
        <w:t xml:space="preserve">a key role in healthcare </w:t>
      </w:r>
      <w:r w:rsidR="00CC6083" w:rsidRPr="00F5117F">
        <w:t xml:space="preserve">in </w:t>
      </w:r>
      <w:r w:rsidR="008E05BF" w:rsidRPr="00F5117F">
        <w:t xml:space="preserve">India </w:t>
      </w:r>
      <w:r w:rsidR="008E05BF" w:rsidRPr="00F5117F">
        <w:fldChar w:fldCharType="begin" w:fldLock="1"/>
      </w:r>
      <w:r w:rsidR="00050142">
        <w:instrText>ADDIN CSL_CITATION {"citationItems":[{"id":"ITEM-1","itemData":{"author":[{"dropping-particle":"","family":"Akp","given":"Junaid","non-dropping-particle":"","parse-names":false,"suffix":""}],"container-title":"International Journal For Technological Research In Engineering","id":"ITEM-1","issue":"5","issued":{"date-parts":[["2021"]]},"page":"163-166","title":"Role of public relation in private healthcare institutions in Kerala","type":"article-journal","volume":"8"},"uris":["http://www.mendeley.com/documents/?uuid=2894cdd9-9e4e-4ab5-906c-2e05e0c9f298"]},{"id":"ITEM-2","itemData":{"author":[{"dropping-particle":"","family":"Rathore","given":"Vijay Singh","non-dropping-particle":"","parse-names":false,"suffix":""},{"dropping-particle":"","family":"Mathur","given":"N.","non-dropping-particle":"","parse-names":false,"suffix":""},{"dropping-particle":"","family":"Jain","given":"K.","non-dropping-particle":"","parse-names":false,"suffix":""}],"container-title":"Journal of Emerging Technologies and Innovative Research (JETIR)","id":"ITEM-2","issue":"4","issued":{"date-parts":[["2019"]]},"page":"519-524","title":"Role of Public Relation in Health Care Industry of Bhopal","type":"article-journal","volume":"6"},"uris":["http://www.mendeley.com/documents/?uuid=5b4b33dd-79e0-48ae-ac9f-1b6a87ed7258"]},{"id":"ITEM-3","itemData":{"DOI":"10.57030/23364890.cemj.30.4.192","author":[{"dropping-particle":"","family":"Gergi","given":"Ms","non-dropping-particle":"","parse-names":false,"suffix":""},{"dropping-particle":"","family":"Sai","given":"Neerajana","non-dropping-particle":"","parse-names":false,"suffix":""},{"dropping-particle":"","family":"Madduri","given":"Chenna Upendra","non-dropping-particle":"","parse-names":false,"suffix":""},{"dropping-particle":"","family":"Rajasekhar","given":"Mamilla","non-dropping-particle":"","parse-names":false,"suffix":""}],"container-title":"Central European Management Journal","id":"ITEM-3","issue":"4","issued":{"date-parts":[["2022"]]},"page":"1902-1906","title":"Challenges, Opportunities and Strategies in Marketing of Healthcare Services in India","type":"article-journal","volume":"30"},"uris":["http://www.mendeley.com/documents/?uuid=14441b02-e68b-4914-99cb-5f2d19697e58"]}],"mendeley":{"formattedCitation":"(Akp, 2021; Gergi et al., 2022; Rathore et al., 2019)","plainTextFormattedCitation":"(Akp, 2021; Gergi et al., 2022; Rathore et al., 2019)","previouslyFormattedCitation":"(Akp, 2021; Gergi et al., 2022; Rathore et al., 2019)"},"properties":{"noteIndex":0},"schema":"https://github.com/citation-style-language/schema/raw/master/csl-citation.json"}</w:instrText>
      </w:r>
      <w:r w:rsidR="008E05BF" w:rsidRPr="00F5117F">
        <w:fldChar w:fldCharType="separate"/>
      </w:r>
      <w:r w:rsidR="00F53A13" w:rsidRPr="00F5117F">
        <w:rPr>
          <w:noProof/>
        </w:rPr>
        <w:t>(Akp, 2021; Gergi et al., 2022; Rathore et al., 2019)</w:t>
      </w:r>
      <w:r w:rsidR="008E05BF" w:rsidRPr="00F5117F">
        <w:fldChar w:fldCharType="end"/>
      </w:r>
      <w:r w:rsidR="008E05BF" w:rsidRPr="00F5117F">
        <w:t xml:space="preserve"> and </w:t>
      </w:r>
      <w:r w:rsidR="00D91AD9">
        <w:t>in other countries</w:t>
      </w:r>
      <w:r w:rsidR="00D91AD9" w:rsidRPr="00F5117F">
        <w:t xml:space="preserve"> </w:t>
      </w:r>
      <w:r w:rsidR="008E05BF" w:rsidRPr="00F5117F">
        <w:fldChar w:fldCharType="begin" w:fldLock="1"/>
      </w:r>
      <w:r w:rsidR="00281C7F" w:rsidRPr="00F5117F">
        <w:instrText>ADDIN CSL_CITATION {"citationItems":[{"id":"ITEM-1","itemData":{"DOI":"10.1080/07359680802118993","ISSN":"07359683","PMID":"19042526","abstract":"Public relations activities for all organizations can have an important effect on consumer decision-making when buying goods or services. This study examines the effect that public relations activities can have regarding consumer decisions and choice. To explore exemplify this relationship a questionnaire was given to 971 patients within public, university and private hospitals in Ankara, Turkey. Study results show that public relations activities were a crucial factor in determining consumer hospital choice. The majority of respondents reported that the behaviors and attitude of personnel as public relations activities that support the hospital's reputation within the public were the primary variables in hospital choice. Health care managers can use these findings to further understand how patients make informed choices related to usage of a health care facility and to develop and/or improve public relations activities. © 2007 by The Haworth Press, Inc. All rights reserved.","author":[{"dropping-particle":"","family":"Tengilimoglu","given":"Dilaver","non-dropping-particle":"","parse-names":false,"suffix":""},{"dropping-particle":"","family":"Yesiltas","given":"Mehmet","non-dropping-particle":"","parse-names":false,"suffix":""},{"dropping-particle":"","family":"Kisa","given":"Adnan","non-dropping-particle":"","parse-names":false,"suffix":""},{"dropping-particle":"","family":"Dziegielewski","given":"Sophia F.","non-dropping-particle":"","parse-names":false,"suffix":""}],"container-title":"Health Marketing Quarterly","id":"ITEM-1","issue":"3-4","issued":{"date-parts":[["2008"]]},"page":"19-31","title":"The role of public relations activities in hospital choice","type":"article-journal","volume":"24"},"uris":["http://www.mendeley.com/documents/?uuid=1a991d74-c7a2-43b8-8f70-e1976f319c7c"]},{"id":"ITEM-2","itemData":{"DOI":"10.1080/07359680802118969","ISSN":"07359683","PMID":"19042525","abstract":"This article provides health care audiences with a framework for understanding different perspectives of the role and functions of public relations in healthcare organizations and the resultant alternatives for organizing and enacting public relations functions. Using an example of a current issue receiving much attention in US healthcare (improving rates of organ donation), the article provides examples of how these different perspectives influence public relations goals and objectives, definitions of 'public', activities undertaken, who undertakes them and where they fit into the organizational hierarchy. © 2007 by The Haworth Press, Inc. All rights reserved.","author":[{"dropping-particle":"","family":"Guy","given":"Bonnie","non-dropping-particle":"","parse-names":false,"suffix":""},{"dropping-particle":"","family":"Williams","given":"David R.","non-dropping-particle":"","parse-names":false,"suffix":""},{"dropping-particle":"","family":"Aldridge","given":"Alicia","non-dropping-particle":"","parse-names":false,"suffix":""},{"dropping-particle":"","family":"Roggenkamp","given":"Susan D.","non-dropping-particle":"","parse-names":false,"suffix":""}],"container-title":"Health Marketing Quarterly","id":"ITEM-2","issue":"3-4","issued":{"date-parts":[["2008"]]},"page":"1-18","title":"Approaches to organizing public relations functions in healthcare","type":"article-journal","volume":"24"},"uris":["http://www.mendeley.com/documents/?uuid=a2b8d5aa-9776-47f0-879e-9cbb5d62e46d"]}],"mendeley":{"formattedCitation":"(Guy et al., 2008; Tengilimoglu et al., 2008)","plainTextFormattedCitation":"(Guy et al., 2008; Tengilimoglu et al., 2008)","previouslyFormattedCitation":"(Guy et al., 2008; Tengilimoglu et al., 2008)"},"properties":{"noteIndex":0},"schema":"https://github.com/citation-style-language/schema/raw/master/csl-citation.json"}</w:instrText>
      </w:r>
      <w:r w:rsidR="008E05BF" w:rsidRPr="00F5117F">
        <w:fldChar w:fldCharType="separate"/>
      </w:r>
      <w:r w:rsidR="00281C7F" w:rsidRPr="00F5117F">
        <w:rPr>
          <w:noProof/>
        </w:rPr>
        <w:t>(Guy et al., 2008; Tengilimoglu et al., 2008)</w:t>
      </w:r>
      <w:r w:rsidR="008E05BF" w:rsidRPr="00F5117F">
        <w:fldChar w:fldCharType="end"/>
      </w:r>
      <w:r w:rsidR="008E05BF" w:rsidRPr="00F5117F">
        <w:t xml:space="preserve">. </w:t>
      </w:r>
      <w:r w:rsidR="00281C7F" w:rsidRPr="00F5117F">
        <w:t>PR activities conducted by hospitals include</w:t>
      </w:r>
      <w:r w:rsidR="00D91AD9">
        <w:t>d</w:t>
      </w:r>
      <w:r w:rsidR="00281C7F" w:rsidRPr="00F5117F">
        <w:t xml:space="preserve"> </w:t>
      </w:r>
      <w:r w:rsidR="00D91AD9">
        <w:t xml:space="preserve">using </w:t>
      </w:r>
      <w:r w:rsidR="00281C7F" w:rsidRPr="00F5117F">
        <w:t xml:space="preserve">newsletters and fliers </w:t>
      </w:r>
      <w:r w:rsidR="00CC6083" w:rsidRPr="00F5117F">
        <w:t xml:space="preserve">and it was </w:t>
      </w:r>
      <w:r w:rsidR="00281C7F" w:rsidRPr="00F5117F">
        <w:t xml:space="preserve">considered as </w:t>
      </w:r>
      <w:r w:rsidR="00945DC5" w:rsidRPr="00F5117F">
        <w:t xml:space="preserve">a </w:t>
      </w:r>
      <w:r w:rsidR="00281C7F" w:rsidRPr="00F5117F">
        <w:t xml:space="preserve">pioneering </w:t>
      </w:r>
      <w:r w:rsidR="00945DC5" w:rsidRPr="00F5117F">
        <w:t xml:space="preserve">activity </w:t>
      </w:r>
      <w:r w:rsidR="00281C7F" w:rsidRPr="00F5117F">
        <w:t xml:space="preserve">in the 1920s, after World War I </w:t>
      </w:r>
      <w:r w:rsidR="00281C7F" w:rsidRPr="00F5117F">
        <w:fldChar w:fldCharType="begin" w:fldLock="1"/>
      </w:r>
      <w:r w:rsidRPr="00F5117F">
        <w:instrText>ADDIN CSL_CITATION {"citationItems":[{"id":"ITEM-1","itemData":{"DOI":"10.1080/07359680802118969","ISSN":"07359683","PMID":"19042525","abstract":"This article provides health care audiences with a framework for understanding different perspectives of the role and functions of public relations in healthcare organizations and the resultant alternatives for organizing and enacting public relations functions. Using an example of a current issue receiving much attention in US healthcare (improving rates of organ donation), the article provides examples of how these different perspectives influence public relations goals and objectives, definitions of 'public', activities undertaken, who undertakes them and where they fit into the organizational hierarchy. © 2007 by The Haworth Press, Inc. All rights reserved.","author":[{"dropping-particle":"","family":"Guy","given":"Bonnie","non-dropping-particle":"","parse-names":false,"suffix":""},{"dropping-particle":"","family":"Williams","given":"David R.","non-dropping-particle":"","parse-names":false,"suffix":""},{"dropping-particle":"","family":"Aldridge","given":"Alicia","non-dropping-particle":"","parse-names":false,"suffix":""},{"dropping-particle":"","family":"Roggenkamp","given":"Susan D.","non-dropping-particle":"","parse-names":false,"suffix":""}],"container-title":"Health Marketing Quarterly","id":"ITEM-1","issue":"3-4","issued":{"date-parts":[["2008"]]},"page":"1-18","title":"Approaches to organizing public relations functions in healthcare","type":"article-journal","volume":"24"},"uris":["http://www.mendeley.com/documents/?uuid=a2b8d5aa-9776-47f0-879e-9cbb5d62e46d"]}],"mendeley":{"formattedCitation":"(Guy et al., 2008)","plainTextFormattedCitation":"(Guy et al., 2008)","previouslyFormattedCitation":"(Guy et al., 2008)"},"properties":{"noteIndex":0},"schema":"https://github.com/citation-style-language/schema/raw/master/csl-citation.json"}</w:instrText>
      </w:r>
      <w:r w:rsidR="00281C7F" w:rsidRPr="00F5117F">
        <w:fldChar w:fldCharType="separate"/>
      </w:r>
      <w:r w:rsidR="00281C7F" w:rsidRPr="00F5117F">
        <w:rPr>
          <w:noProof/>
        </w:rPr>
        <w:t>(Guy et al., 2008)</w:t>
      </w:r>
      <w:r w:rsidR="00281C7F" w:rsidRPr="00F5117F">
        <w:fldChar w:fldCharType="end"/>
      </w:r>
      <w:r w:rsidR="00281C7F" w:rsidRPr="00F5117F">
        <w:t xml:space="preserve">. </w:t>
      </w:r>
      <w:r w:rsidRPr="00F5117F">
        <w:t xml:space="preserve">In the </w:t>
      </w:r>
      <w:r w:rsidR="00945DC5" w:rsidRPr="00F5117F">
        <w:t xml:space="preserve">period from </w:t>
      </w:r>
      <w:r w:rsidRPr="00F5117F">
        <w:t>1960s to 1980s, PR programs were created to improve the reputation of organizations and to induce public respect for organization</w:t>
      </w:r>
      <w:r w:rsidR="00945DC5" w:rsidRPr="00F5117F">
        <w:t>s</w:t>
      </w:r>
      <w:r w:rsidR="00F40F9D" w:rsidRPr="00F5117F">
        <w:t xml:space="preserve"> </w:t>
      </w:r>
      <w:r w:rsidR="00F40F9D" w:rsidRPr="00F5117F">
        <w:fldChar w:fldCharType="begin" w:fldLock="1"/>
      </w:r>
      <w:r w:rsidR="008E1FB7" w:rsidRPr="00F5117F">
        <w:instrText>ADDIN CSL_CITATION {"citationItems":[{"id":"ITEM-1","itemData":{"DOI":"10.1080/07359680802118969","ISSN":"07359683","PMID":"19042525","abstract":"This article provides health care audiences with a framework for understanding different perspectives of the role and functions of public relations in healthcare organizations and the resultant alternatives for organizing and enacting public relations functions. Using an example of a current issue receiving much attention in US healthcare (improving rates of organ donation), the article provides examples of how these different perspectives influence public relations goals and objectives, definitions of 'public', activities undertaken, who undertakes them and where they fit into the organizational hierarchy. © 2007 by The Haworth Press, Inc. All rights reserved.","author":[{"dropping-particle":"","family":"Guy","given":"Bonnie","non-dropping-particle":"","parse-names":false,"suffix":""},{"dropping-particle":"","family":"Williams","given":"David R.","non-dropping-particle":"","parse-names":false,"suffix":""},{"dropping-particle":"","family":"Aldridge","given":"Alicia","non-dropping-particle":"","parse-names":false,"suffix":""},{"dropping-particle":"","family":"Roggenkamp","given":"Susan D.","non-dropping-particle":"","parse-names":false,"suffix":""}],"container-title":"Health Marketing Quarterly","id":"ITEM-1","issue":"3-4","issued":{"date-parts":[["2008"]]},"page":"1-18","title":"Approaches to organizing public relations functions in healthcare","type":"article-journal","volume":"24"},"uris":["http://www.mendeley.com/documents/?uuid=a2b8d5aa-9776-47f0-879e-9cbb5d62e46d"]},{"id":"ITEM-2","itemData":{"abstract":"Effective marketing requires meticulous planning and consistent execution. This is why many businesses use new techniques and tools to stay on top. Hospitals and other healthcare organizations need to understand their audience's needs and requirements in order to effectively market to them. These principles are increasingly vital as hospitals incorporate them into their daily operations. The purpose of this study is to identify the most prevalent beliefs and dominant ideas about healthcare marketing by focusing on the characteristics of hospital marketing: 7P'S of the hospital marketing mix, \"Business to Business\" or \"Business to Consumer\", and the triangle of hospital services marketing.","author":[{"dropping-particle":"","family":"Dahmani","given":"Hadjer","non-dropping-particle":"","parse-names":false,"suffix":""},{"dropping-particle":"","family":"Tadj","given":"Pr Meziane","non-dropping-particle":"","parse-names":false,"suffix":""}],"container-title":"Journal of Development Research an Studies","id":"ITEM-2","issue":"1","issued":{"date-parts":[["2023"]]},"page":"620-634","title":"The Healthcare Marketing and the Characteristic of Hospital Marketing","type":"article-journal","volume":"10"},"uris":["http://www.mendeley.com/documents/?uuid=7480e40d-1f40-4b41-93b2-9ba9cfda39f6"]}],"mendeley":{"formattedCitation":"(Dahmani &amp; Tadj, 2023; Guy et al., 2008)","plainTextFormattedCitation":"(Dahmani &amp; Tadj, 2023; Guy et al., 2008)","previouslyFormattedCitation":"(Dahmani &amp; Tadj, 2023; Guy et al., 2008)"},"properties":{"noteIndex":0},"schema":"https://github.com/citation-style-language/schema/raw/master/csl-citation.json"}</w:instrText>
      </w:r>
      <w:r w:rsidR="00F40F9D" w:rsidRPr="00F5117F">
        <w:fldChar w:fldCharType="separate"/>
      </w:r>
      <w:r w:rsidR="00F40F9D" w:rsidRPr="00F5117F">
        <w:rPr>
          <w:noProof/>
        </w:rPr>
        <w:t>(Dahmani &amp; Tadj, 2023; Guy et al., 2008)</w:t>
      </w:r>
      <w:r w:rsidR="00F40F9D" w:rsidRPr="00F5117F">
        <w:fldChar w:fldCharType="end"/>
      </w:r>
      <w:r w:rsidRPr="00F5117F">
        <w:t xml:space="preserve">. </w:t>
      </w:r>
      <w:r w:rsidR="005A66D0" w:rsidRPr="00F5117F">
        <w:t>In the 21</w:t>
      </w:r>
      <w:r w:rsidR="005A66D0" w:rsidRPr="00F5117F">
        <w:rPr>
          <w:vertAlign w:val="superscript"/>
        </w:rPr>
        <w:t>st</w:t>
      </w:r>
      <w:r w:rsidR="005A66D0" w:rsidRPr="00F5117F">
        <w:t xml:space="preserve"> century, </w:t>
      </w:r>
      <w:r w:rsidR="00A70185" w:rsidRPr="00F5117F">
        <w:t xml:space="preserve">drastic changes </w:t>
      </w:r>
      <w:r w:rsidR="00945DC5" w:rsidRPr="00F5117F">
        <w:t xml:space="preserve">were observed </w:t>
      </w:r>
      <w:r w:rsidR="00A70185" w:rsidRPr="00F5117F">
        <w:t xml:space="preserve">in the PR of healthcare due to the advent of managed care, shift </w:t>
      </w:r>
      <w:r w:rsidR="00945DC5" w:rsidRPr="00F5117F">
        <w:t xml:space="preserve">in framework </w:t>
      </w:r>
      <w:r w:rsidR="00A70185" w:rsidRPr="00F5117F">
        <w:t xml:space="preserve">from medical to wellness, quality improvement, and </w:t>
      </w:r>
      <w:r w:rsidR="00945DC5" w:rsidRPr="00F5117F">
        <w:t>establishment of healthcare</w:t>
      </w:r>
      <w:r w:rsidR="00A70185" w:rsidRPr="00F5117F">
        <w:t xml:space="preserve"> networks and systems </w:t>
      </w:r>
      <w:r w:rsidR="00A70185" w:rsidRPr="00F5117F">
        <w:fldChar w:fldCharType="begin" w:fldLock="1"/>
      </w:r>
      <w:r w:rsidR="00A70185" w:rsidRPr="00F5117F">
        <w:instrText>ADDIN CSL_CITATION {"citationItems":[{"id":"ITEM-1","itemData":{"author":[{"dropping-particle":"","family":"Hetherington","given":"L. Traynowicz","non-dropping-particle":"","parse-names":false,"suffix":""},{"dropping-particle":"","family":"Ekachai","given":"Daradirek","non-dropping-particle":"","parse-names":false,"suffix":""},{"dropping-particle":"","family":"Parkinson","given":"Michael G.","non-dropping-particle":"","parse-names":false,"suffix":""}],"container-title":"Handbook of public relations","id":"ITEM-1","issued":{"date-parts":[["2001"]]},"page":"571 - 578","title":"Public relations in the healthcare industry","type":"chapter"},"uris":["http://www.mendeley.com/documents/?uuid=efd98429-ee8e-4059-b84c-c13b2eee271f"]}],"mendeley":{"formattedCitation":"(Hetherington et al., 2001)","plainTextFormattedCitation":"(Hetherington et al., 2001)","previouslyFormattedCitation":"(Hetherington et al., 2001)"},"properties":{"noteIndex":0},"schema":"https://github.com/citation-style-language/schema/raw/master/csl-citation.json"}</w:instrText>
      </w:r>
      <w:r w:rsidR="00A70185" w:rsidRPr="00F5117F">
        <w:fldChar w:fldCharType="separate"/>
      </w:r>
      <w:r w:rsidR="00A70185" w:rsidRPr="00F5117F">
        <w:rPr>
          <w:noProof/>
        </w:rPr>
        <w:t>(Hetherington et al., 2001)</w:t>
      </w:r>
      <w:r w:rsidR="00A70185" w:rsidRPr="00F5117F">
        <w:fldChar w:fldCharType="end"/>
      </w:r>
      <w:r w:rsidR="00A70185" w:rsidRPr="00F5117F">
        <w:t xml:space="preserve">. </w:t>
      </w:r>
      <w:r w:rsidR="001D7574" w:rsidRPr="00F5117F">
        <w:t xml:space="preserve">Lately, patient empowerment has been included as a part of healthcare marketing </w:t>
      </w:r>
      <w:r w:rsidR="001D7574" w:rsidRPr="00F5117F">
        <w:fldChar w:fldCharType="begin" w:fldLock="1"/>
      </w:r>
      <w:r w:rsidR="00466528" w:rsidRPr="00F5117F">
        <w:instrText>ADDIN CSL_CITATION {"citationItems":[{"id":"ITEM-1","itemData":{"DOI":"10.1080/20479700.2016.1268326","ISSN":"20479719","abstract":"The objective of this paper is to demonstrate that the patient empowerment, a concept that guaranties an effective self-management that improves health and well-being of sick individuals, adequately responds to the theoretical and practical requirements of healthcare marketing especially in its contribution to the voluntary health behavioral change. A discussion on the prospects offered by patient empowerment in healthcare marketing is tackled. Finally, limitations related to this concept should be emphasized that lead to new research horizons.","author":[{"dropping-particle":"","family":"Ayed","given":"Manel B.","non-dropping-particle":"","parse-names":false,"suffix":""},{"dropping-particle":"","family":"Aoud","given":"Nibrass","non-dropping-particle":"El","parse-names":false,"suffix":""}],"container-title":"International Journal of Healthcare Management","id":"ITEM-1","issue":"1","issued":{"date-parts":[["2017"]]},"page":"42-48","publisher":"Taylor &amp; Francis","title":"The patient empowerment: A promising concept in healthcare marketing","type":"article-journal","volume":"10"},"uris":["http://www.mendeley.com/documents/?uuid=a0feeb6a-687d-4db3-9f9e-99220e0b3fb7"]}],"mendeley":{"formattedCitation":"(Ayed &amp; El Aoud, 2017)","plainTextFormattedCitation":"(Ayed &amp; El Aoud, 2017)","previouslyFormattedCitation":"(Ayed &amp; El Aoud, 2017)"},"properties":{"noteIndex":0},"schema":"https://github.com/citation-style-language/schema/raw/master/csl-citation.json"}</w:instrText>
      </w:r>
      <w:r w:rsidR="001D7574" w:rsidRPr="00F5117F">
        <w:fldChar w:fldCharType="separate"/>
      </w:r>
      <w:r w:rsidR="001D7574" w:rsidRPr="00F5117F">
        <w:rPr>
          <w:noProof/>
        </w:rPr>
        <w:t>(Ayed &amp; El Aoud, 2017)</w:t>
      </w:r>
      <w:r w:rsidR="001D7574" w:rsidRPr="00F5117F">
        <w:fldChar w:fldCharType="end"/>
      </w:r>
      <w:r w:rsidR="001D7574" w:rsidRPr="00F5117F">
        <w:t xml:space="preserve">. </w:t>
      </w:r>
      <w:r w:rsidR="00A70185" w:rsidRPr="00F5117F">
        <w:t xml:space="preserve">PR </w:t>
      </w:r>
      <w:r w:rsidR="00945DC5" w:rsidRPr="00F5117F">
        <w:t xml:space="preserve">is </w:t>
      </w:r>
      <w:r w:rsidR="00672662" w:rsidRPr="00F5117F">
        <w:t xml:space="preserve">important for the elimination of dilemmas associated with the behavior of healthcare professionals </w:t>
      </w:r>
      <w:r w:rsidR="00672662" w:rsidRPr="00F5117F">
        <w:fldChar w:fldCharType="begin" w:fldLock="1"/>
      </w:r>
      <w:r w:rsidR="00050142">
        <w:instrText>ADDIN CSL_CITATION {"citationItems":[{"id":"ITEM-1","itemData":{"author":[{"dropping-particle":"","family":"Rathore","given":"Vijay Singh","non-dropping-particle":"","parse-names":false,"suffix":""},{"dropping-particle":"","family":"Mathur","given":"N.","non-dropping-particle":"","parse-names":false,"suffix":""},{"dropping-particle":"","family":"Jain","given":"K.","non-dropping-particle":"","parse-names":false,"suffix":""}],"container-title":"Journal of Emerging Technologies and Innovative Research (JETIR)","id":"ITEM-1","issue":"4","issued":{"date-parts":[["2019"]]},"page":"519-524","title":"Role of Public Relation in Health Care Industry of Bhopal","type":"article-journal","volume":"6"},"uris":["http://www.mendeley.com/documents/?uuid=5b4b33dd-79e0-48ae-ac9f-1b6a87ed7258"]}],"mendeley":{"formattedCitation":"(Rathore et al., 2019)","plainTextFormattedCitation":"(Rathore et al., 2019)","previouslyFormattedCitation":"(Rathore et al., 2019)"},"properties":{"noteIndex":0},"schema":"https://github.com/citation-style-language/schema/raw/master/csl-citation.json"}</w:instrText>
      </w:r>
      <w:r w:rsidR="00672662" w:rsidRPr="00F5117F">
        <w:fldChar w:fldCharType="separate"/>
      </w:r>
      <w:r w:rsidR="00672662" w:rsidRPr="00F5117F">
        <w:rPr>
          <w:noProof/>
        </w:rPr>
        <w:t>(Rathore et al., 2019)</w:t>
      </w:r>
      <w:r w:rsidR="00672662" w:rsidRPr="00F5117F">
        <w:fldChar w:fldCharType="end"/>
      </w:r>
      <w:r w:rsidR="00672662" w:rsidRPr="00F5117F">
        <w:t xml:space="preserve">. </w:t>
      </w:r>
      <w:r w:rsidR="00945DC5" w:rsidRPr="00F5117F">
        <w:t xml:space="preserve">PR has </w:t>
      </w:r>
      <w:r w:rsidRPr="00F5117F">
        <w:t xml:space="preserve">emerged as </w:t>
      </w:r>
      <w:r w:rsidR="00945DC5" w:rsidRPr="00F5117F">
        <w:t xml:space="preserve">a </w:t>
      </w:r>
      <w:r w:rsidRPr="00F5117F">
        <w:t xml:space="preserve">one-way channel of sharing communication and as a part of market strategies and healthcare delivery </w:t>
      </w:r>
      <w:r w:rsidR="00672662" w:rsidRPr="00F5117F">
        <w:fldChar w:fldCharType="begin" w:fldLock="1"/>
      </w:r>
      <w:r w:rsidR="00AB39A4" w:rsidRPr="00F5117F">
        <w:instrText>ADDIN CSL_CITATION {"citationItems":[{"id":"ITEM-1","itemData":{"DOI":"10.1080/07359680802118969","ISSN":"07359683","PMID":"19042525","abstract":"This article provides health care audiences with a framework for understanding different perspectives of the role and functions of public relations in healthcare organizations and the resultant alternatives for organizing and enacting public relations functions. Using an example of a current issue receiving much attention in US healthcare (improving rates of organ donation), the article provides examples of how these different perspectives influence public relations goals and objectives, definitions of 'public', activities undertaken, who undertakes them and where they fit into the organizational hierarchy. © 2007 by The Haworth Press, Inc. All rights reserved.","author":[{"dropping-particle":"","family":"Guy","given":"Bonnie","non-dropping-particle":"","parse-names":false,"suffix":""},{"dropping-particle":"","family":"Williams","given":"David R.","non-dropping-particle":"","parse-names":false,"suffix":""},{"dropping-particle":"","family":"Aldridge","given":"Alicia","non-dropping-particle":"","parse-names":false,"suffix":""},{"dropping-particle":"","family":"Roggenkamp","given":"Susan D.","non-dropping-particle":"","parse-names":false,"suffix":""}],"container-title":"Health Marketing Quarterly","id":"ITEM-1","issue":"3-4","issued":{"date-parts":[["2008"]]},"page":"1-18","title":"Approaches to organizing public relations functions in healthcare","type":"article-journal","volume":"24"},"uris":["http://www.mendeley.com/documents/?uuid=a2b8d5aa-9776-47f0-879e-9cbb5d62e46d"]},{"id":"ITEM-2","itemData":{"DOI":"10.1080/10495142.2014.870431","ISSN":"10495142","abstract":"In the light of patient empowerment and channel fragmentation, hospitals struggle to target patients in their new role as active, knowledgeable consumers. As market differentiation via traditional marketing mix variables such as price is hardly achievable in healthcare, superior communication grounded on sound positioning is a more promising lever for competitive advantage. Yet, research on marketing-driven communication from provider to patient lacks synthesis and critical reflection. Drawing upon evidence from previous research, this article unites 62 articles from medical and social sciences covering aspects of hospital marketing communications. Derived from qualitative content analysis, findings on the effectiveness of specific communication channels and contents are portrayed. This article further uncovers the characteristics of four evolving archetypes for hospital positioning and illustrates the implementation of integrated hospital marketing communication strategy. The elaborated conceptual framework can be used as a managerial tool for tailoring hospital communications. The article closes by highlighting future research directives. © 2014 Copyright Taylor &amp; Francis Group, LLC.","author":[{"dropping-particle":"","family":"Fischer","given":"Sophia","non-dropping-particle":"","parse-names":false,"suffix":""}],"container-title":"Journal of Nonprofit and Public Sector Marketing","id":"ITEM-2","issue":"1","issued":{"date-parts":[["2014"]]},"page":"1-34","title":"Hospital Positioning and Integrated Hospital Marketing Communications: State-of-the-Art Review, Conceptual Framework, and Research Agenda","type":"article-journal","volume":"26"},"uris":["http://www.mendeley.com/documents/?uuid=e9d6337a-63c2-4d19-9f5b-3ae8c50fcd47"]}],"mendeley":{"formattedCitation":"(Fischer, 2014; Guy et al., 2008)","plainTextFormattedCitation":"(Fischer, 2014; Guy et al., 2008)","previouslyFormattedCitation":"(Fischer, 2014; Guy et al., 2008)"},"properties":{"noteIndex":0},"schema":"https://github.com/citation-style-language/schema/raw/master/csl-citation.json"}</w:instrText>
      </w:r>
      <w:r w:rsidR="00672662" w:rsidRPr="00F5117F">
        <w:fldChar w:fldCharType="separate"/>
      </w:r>
      <w:r w:rsidR="00AB6326" w:rsidRPr="00F5117F">
        <w:rPr>
          <w:noProof/>
        </w:rPr>
        <w:t>(Fischer, 2014; Guy et al., 2008)</w:t>
      </w:r>
      <w:r w:rsidR="00672662" w:rsidRPr="00F5117F">
        <w:fldChar w:fldCharType="end"/>
      </w:r>
      <w:r w:rsidRPr="00F5117F">
        <w:t xml:space="preserve">. Apart from this, PR has a one-way purpose at the functional level and </w:t>
      </w:r>
      <w:r w:rsidR="00E675C8" w:rsidRPr="00F5117F">
        <w:t>two-way</w:t>
      </w:r>
      <w:r w:rsidRPr="00F5117F">
        <w:t xml:space="preserve"> purpose at the co-creational level for internal audiences</w:t>
      </w:r>
      <w:r w:rsidR="00296265" w:rsidRPr="00F5117F">
        <w:t>,</w:t>
      </w:r>
      <w:r w:rsidRPr="00F5117F">
        <w:t xml:space="preserve"> such as employees, staff</w:t>
      </w:r>
      <w:r w:rsidR="00296265" w:rsidRPr="00F5117F">
        <w:t>,</w:t>
      </w:r>
      <w:r w:rsidRPr="00F5117F">
        <w:t xml:space="preserve"> and volunteers as well as external audiences, </w:t>
      </w:r>
      <w:r w:rsidR="00D91AD9">
        <w:lastRenderedPageBreak/>
        <w:t>such as</w:t>
      </w:r>
      <w:r w:rsidRPr="00F5117F">
        <w:t xml:space="preserve"> patients, future patients, communities, </w:t>
      </w:r>
      <w:r w:rsidR="00296265" w:rsidRPr="00F5117F">
        <w:t>healthcare providers</w:t>
      </w:r>
      <w:r w:rsidRPr="00F5117F">
        <w:t>, contractors, regulators</w:t>
      </w:r>
      <w:r w:rsidR="00296265" w:rsidRPr="00F5117F">
        <w:t>,</w:t>
      </w:r>
      <w:r w:rsidRPr="00F5117F">
        <w:t xml:space="preserve"> </w:t>
      </w:r>
      <w:r w:rsidR="00296265" w:rsidRPr="00F5117F">
        <w:t xml:space="preserve">and </w:t>
      </w:r>
      <w:r w:rsidRPr="00F5117F">
        <w:t xml:space="preserve">contractees. </w:t>
      </w:r>
      <w:r w:rsidR="00296265" w:rsidRPr="00F5117F">
        <w:t xml:space="preserve">In order to promote </w:t>
      </w:r>
      <w:r w:rsidR="00E675C8" w:rsidRPr="00F5117F">
        <w:t xml:space="preserve">organ donation, hospitals </w:t>
      </w:r>
      <w:r w:rsidR="00296265" w:rsidRPr="00F5117F">
        <w:t xml:space="preserve">could </w:t>
      </w:r>
      <w:r w:rsidR="00E675C8" w:rsidRPr="00F5117F">
        <w:t>conduct press releases, hold press conferences and publicity events, generate compliance reports, introduce policy handbooks, and encourage patient interactions</w:t>
      </w:r>
      <w:r w:rsidR="00296265" w:rsidRPr="00F5117F">
        <w:t>.</w:t>
      </w:r>
      <w:r w:rsidR="00E675C8" w:rsidRPr="00F5117F">
        <w:t xml:space="preserve"> </w:t>
      </w:r>
      <w:r w:rsidR="00296265" w:rsidRPr="00F5117F">
        <w:t>O</w:t>
      </w:r>
      <w:r w:rsidR="00E675C8" w:rsidRPr="00F5117F">
        <w:t>rgan procur</w:t>
      </w:r>
      <w:r w:rsidR="00296265" w:rsidRPr="00F5117F">
        <w:t>ing</w:t>
      </w:r>
      <w:r w:rsidR="00E675C8" w:rsidRPr="00F5117F">
        <w:t xml:space="preserve"> organizations </w:t>
      </w:r>
      <w:r w:rsidR="00296265" w:rsidRPr="00F5117F">
        <w:t xml:space="preserve">could </w:t>
      </w:r>
      <w:r w:rsidR="00E675C8" w:rsidRPr="00F5117F">
        <w:t xml:space="preserve">conduct media campaigns, </w:t>
      </w:r>
      <w:r w:rsidR="00296265" w:rsidRPr="00F5117F">
        <w:t>declare</w:t>
      </w:r>
      <w:r w:rsidR="00E675C8" w:rsidRPr="00F5117F">
        <w:t xml:space="preserve"> public service</w:t>
      </w:r>
      <w:r w:rsidR="00296265" w:rsidRPr="00F5117F">
        <w:t>s</w:t>
      </w:r>
      <w:r w:rsidR="00E675C8" w:rsidRPr="00F5117F">
        <w:t xml:space="preserve">, circulate </w:t>
      </w:r>
      <w:r w:rsidR="00296265" w:rsidRPr="00F5117F">
        <w:t xml:space="preserve">organ donation </w:t>
      </w:r>
      <w:r w:rsidR="00E675C8" w:rsidRPr="00F5117F">
        <w:t>brochures, arrange for donor sign</w:t>
      </w:r>
      <w:r w:rsidR="00296265" w:rsidRPr="00F5117F">
        <w:noBreakHyphen/>
      </w:r>
      <w:r w:rsidR="00E675C8" w:rsidRPr="00F5117F">
        <w:t xml:space="preserve">ups, visit hospitals, follow </w:t>
      </w:r>
      <w:r w:rsidR="0033226B">
        <w:t xml:space="preserve">essential </w:t>
      </w:r>
      <w:r w:rsidR="00E675C8" w:rsidRPr="00F5117F">
        <w:t>procedures, and lobby</w:t>
      </w:r>
      <w:r w:rsidR="00296265" w:rsidRPr="00F5117F">
        <w:t xml:space="preserve"> for</w:t>
      </w:r>
      <w:r w:rsidR="00E675C8" w:rsidRPr="00F5117F">
        <w:t xml:space="preserve"> </w:t>
      </w:r>
      <w:r w:rsidR="0033226B">
        <w:t>organ donation</w:t>
      </w:r>
      <w:r w:rsidR="00E675C8" w:rsidRPr="00F5117F">
        <w:t xml:space="preserve"> </w:t>
      </w:r>
      <w:r w:rsidR="00E675C8" w:rsidRPr="00F5117F">
        <w:fldChar w:fldCharType="begin" w:fldLock="1"/>
      </w:r>
      <w:r w:rsidR="00E675C8" w:rsidRPr="00F5117F">
        <w:instrText>ADDIN CSL_CITATION {"citationItems":[{"id":"ITEM-1","itemData":{"DOI":"10.1080/07359680802118969","ISSN":"07359683","PMID":"19042525","abstract":"This article provides health care audiences with a framework for understanding different perspectives of the role and functions of public relations in healthcare organizations and the resultant alternatives for organizing and enacting public relations functions. Using an example of a current issue receiving much attention in US healthcare (improving rates of organ donation), the article provides examples of how these different perspectives influence public relations goals and objectives, definitions of 'public', activities undertaken, who undertakes them and where they fit into the organizational hierarchy. © 2007 by The Haworth Press, Inc. All rights reserved.","author":[{"dropping-particle":"","family":"Guy","given":"Bonnie","non-dropping-particle":"","parse-names":false,"suffix":""},{"dropping-particle":"","family":"Williams","given":"David R.","non-dropping-particle":"","parse-names":false,"suffix":""},{"dropping-particle":"","family":"Aldridge","given":"Alicia","non-dropping-particle":"","parse-names":false,"suffix":""},{"dropping-particle":"","family":"Roggenkamp","given":"Susan D.","non-dropping-particle":"","parse-names":false,"suffix":""}],"container-title":"Health Marketing Quarterly","id":"ITEM-1","issue":"3-4","issued":{"date-parts":[["2008"]]},"page":"1-18","title":"Approaches to organizing public relations functions in healthcare","type":"article-journal","volume":"24"},"uris":["http://www.mendeley.com/documents/?uuid=a2b8d5aa-9776-47f0-879e-9cbb5d62e46d"]}],"mendeley":{"formattedCitation":"(Guy et al., 2008)","plainTextFormattedCitation":"(Guy et al., 2008)","previouslyFormattedCitation":"(Guy et al., 2008)"},"properties":{"noteIndex":0},"schema":"https://github.com/citation-style-language/schema/raw/master/csl-citation.json"}</w:instrText>
      </w:r>
      <w:r w:rsidR="00E675C8" w:rsidRPr="00F5117F">
        <w:fldChar w:fldCharType="separate"/>
      </w:r>
      <w:r w:rsidR="00E675C8" w:rsidRPr="00F5117F">
        <w:rPr>
          <w:noProof/>
        </w:rPr>
        <w:t>(Guy et al., 2008)</w:t>
      </w:r>
      <w:r w:rsidR="00E675C8" w:rsidRPr="00F5117F">
        <w:fldChar w:fldCharType="end"/>
      </w:r>
      <w:r w:rsidR="00E675C8" w:rsidRPr="00F5117F">
        <w:t xml:space="preserve">. </w:t>
      </w:r>
      <w:r w:rsidR="00296265" w:rsidRPr="00F5117F">
        <w:t xml:space="preserve">Several </w:t>
      </w:r>
      <w:r w:rsidR="00E675C8" w:rsidRPr="00F5117F">
        <w:t>other activities</w:t>
      </w:r>
      <w:r w:rsidR="00296265" w:rsidRPr="00F5117F">
        <w:t>,</w:t>
      </w:r>
      <w:r w:rsidR="00E675C8" w:rsidRPr="00F5117F">
        <w:t xml:space="preserve"> such as holding </w:t>
      </w:r>
      <w:r w:rsidR="00CD6F7E" w:rsidRPr="00F5117F">
        <w:t>fundraisers</w:t>
      </w:r>
      <w:r w:rsidR="00E675C8" w:rsidRPr="00F5117F">
        <w:t>, allocating budget, arranging task force meeting</w:t>
      </w:r>
      <w:r w:rsidR="00296265" w:rsidRPr="00F5117F">
        <w:t>s</w:t>
      </w:r>
      <w:r w:rsidR="00E675C8" w:rsidRPr="00F5117F">
        <w:t xml:space="preserve">, organizing awareness programs, developing websites, </w:t>
      </w:r>
      <w:r w:rsidR="00296265" w:rsidRPr="00F5117F">
        <w:t xml:space="preserve">and </w:t>
      </w:r>
      <w:r w:rsidR="00E675C8" w:rsidRPr="00F5117F">
        <w:t xml:space="preserve">providing family support coordinators, </w:t>
      </w:r>
      <w:r w:rsidR="00296265" w:rsidRPr="00F5117F">
        <w:t xml:space="preserve">are </w:t>
      </w:r>
      <w:r w:rsidR="00E675C8" w:rsidRPr="00F5117F">
        <w:t xml:space="preserve">crucial for the </w:t>
      </w:r>
      <w:r w:rsidR="00CD6F7E" w:rsidRPr="00F5117F">
        <w:t xml:space="preserve">overall </w:t>
      </w:r>
      <w:r w:rsidR="00E675C8" w:rsidRPr="00F5117F">
        <w:t xml:space="preserve">betterment of the society. </w:t>
      </w:r>
      <w:r w:rsidR="00AB39A4" w:rsidRPr="00F5117F">
        <w:t xml:space="preserve">PR forms the </w:t>
      </w:r>
      <w:r w:rsidR="00CD6F7E" w:rsidRPr="00F5117F">
        <w:t xml:space="preserve">basic </w:t>
      </w:r>
      <w:r w:rsidR="00AB39A4" w:rsidRPr="00F5117F">
        <w:t xml:space="preserve">communication </w:t>
      </w:r>
      <w:r w:rsidR="00CD6F7E" w:rsidRPr="00F5117F">
        <w:t xml:space="preserve">channel </w:t>
      </w:r>
      <w:r w:rsidR="00AB39A4" w:rsidRPr="00F5117F">
        <w:t>of hospital</w:t>
      </w:r>
      <w:r w:rsidR="00CD6F7E" w:rsidRPr="00F5117F">
        <w:t>s</w:t>
      </w:r>
      <w:r w:rsidR="00D77891" w:rsidRPr="00F5117F">
        <w:t xml:space="preserve"> and </w:t>
      </w:r>
      <w:r w:rsidR="00CD6F7E" w:rsidRPr="00F5117F">
        <w:t xml:space="preserve">it acts as </w:t>
      </w:r>
      <w:r w:rsidR="00D77891" w:rsidRPr="00F5117F">
        <w:t xml:space="preserve">an antecedent for hospital positioning </w:t>
      </w:r>
      <w:r w:rsidR="00AB39A4" w:rsidRPr="00F5117F">
        <w:fldChar w:fldCharType="begin" w:fldLock="1"/>
      </w:r>
      <w:r w:rsidR="00AB39A4" w:rsidRPr="00F5117F">
        <w:instrText>ADDIN CSL_CITATION {"citationItems":[{"id":"ITEM-1","itemData":{"DOI":"10.1080/10495142.2014.870431","ISSN":"10495142","abstract":"In the light of patient empowerment and channel fragmentation, hospitals struggle to target patients in their new role as active, knowledgeable consumers. As market differentiation via traditional marketing mix variables such as price is hardly achievable in healthcare, superior communication grounded on sound positioning is a more promising lever for competitive advantage. Yet, research on marketing-driven communication from provider to patient lacks synthesis and critical reflection. Drawing upon evidence from previous research, this article unites 62 articles from medical and social sciences covering aspects of hospital marketing communications. Derived from qualitative content analysis, findings on the effectiveness of specific communication channels and contents are portrayed. This article further uncovers the characteristics of four evolving archetypes for hospital positioning and illustrates the implementation of integrated hospital marketing communication strategy. The elaborated conceptual framework can be used as a managerial tool for tailoring hospital communications. The article closes by highlighting future research directives. © 2014 Copyright Taylor &amp; Francis Group, LLC.","author":[{"dropping-particle":"","family":"Fischer","given":"Sophia","non-dropping-particle":"","parse-names":false,"suffix":""}],"container-title":"Journal of Nonprofit and Public Sector Marketing","id":"ITEM-1","issue":"1","issued":{"date-parts":[["2014"]]},"page":"1-34","title":"Hospital Positioning and Integrated Hospital Marketing Communications: State-of-the-Art Review, Conceptual Framework, and Research Agenda","type":"article-journal","volume":"26"},"uris":["http://www.mendeley.com/documents/?uuid=e9d6337a-63c2-4d19-9f5b-3ae8c50fcd47"]}],"mendeley":{"formattedCitation":"(Fischer, 2014)","plainTextFormattedCitation":"(Fischer, 2014)","previouslyFormattedCitation":"(Fischer, 2014)"},"properties":{"noteIndex":0},"schema":"https://github.com/citation-style-language/schema/raw/master/csl-citation.json"}</w:instrText>
      </w:r>
      <w:r w:rsidR="00AB39A4" w:rsidRPr="00F5117F">
        <w:fldChar w:fldCharType="separate"/>
      </w:r>
      <w:r w:rsidR="00AB39A4" w:rsidRPr="00F5117F">
        <w:rPr>
          <w:noProof/>
        </w:rPr>
        <w:t>(Fischer, 2014)</w:t>
      </w:r>
      <w:r w:rsidR="00AB39A4" w:rsidRPr="00F5117F">
        <w:fldChar w:fldCharType="end"/>
      </w:r>
      <w:r w:rsidR="00AB39A4" w:rsidRPr="00F5117F">
        <w:t>.</w:t>
      </w:r>
      <w:r w:rsidR="00D77891" w:rsidRPr="00F5117F">
        <w:t xml:space="preserve"> </w:t>
      </w:r>
      <w:r w:rsidR="00466528" w:rsidRPr="00F5117F">
        <w:t xml:space="preserve">Apart from these, </w:t>
      </w:r>
      <w:r w:rsidR="000512CE" w:rsidRPr="00F5117F">
        <w:t>PR</w:t>
      </w:r>
      <w:r w:rsidR="00466528" w:rsidRPr="00F5117F">
        <w:t xml:space="preserve"> </w:t>
      </w:r>
      <w:r w:rsidR="000512CE" w:rsidRPr="00F5117F">
        <w:t>plays</w:t>
      </w:r>
      <w:r w:rsidR="00466528" w:rsidRPr="00F5117F">
        <w:t xml:space="preserve"> a key role in managing public during </w:t>
      </w:r>
      <w:r w:rsidR="0033226B">
        <w:t xml:space="preserve">a </w:t>
      </w:r>
      <w:r w:rsidR="00466528" w:rsidRPr="00F5117F">
        <w:t xml:space="preserve">crisis </w:t>
      </w:r>
      <w:r w:rsidR="00466528" w:rsidRPr="00F5117F">
        <w:fldChar w:fldCharType="begin" w:fldLock="1"/>
      </w:r>
      <w:r w:rsidR="004265D1" w:rsidRPr="00F5117F">
        <w:instrText>ADDIN CSL_CITATION {"citationItems":[{"id":"ITEM-1","itemData":{"DOI":"10.1080/10495142.2014.870431","ISSN":"10495142","abstract":"In the light of patient empowerment and channel fragmentation, hospitals struggle to target patients in their new role as active, knowledgeable consumers. As market differentiation via traditional marketing mix variables such as price is hardly achievable in healthcare, superior communication grounded on sound positioning is a more promising lever for competitive advantage. Yet, research on marketing-driven communication from provider to patient lacks synthesis and critical reflection. Drawing upon evidence from previous research, this article unites 62 articles from medical and social sciences covering aspects of hospital marketing communications. Derived from qualitative content analysis, findings on the effectiveness of specific communication channels and contents are portrayed. This article further uncovers the characteristics of four evolving archetypes for hospital positioning and illustrates the implementation of integrated hospital marketing communication strategy. The elaborated conceptual framework can be used as a managerial tool for tailoring hospital communications. The article closes by highlighting future research directives. © 2014 Copyright Taylor &amp; Francis Group, LLC.","author":[{"dropping-particle":"","family":"Fischer","given":"Sophia","non-dropping-particle":"","parse-names":false,"suffix":""}],"container-title":"Journal of Nonprofit and Public Sector Marketing","id":"ITEM-1","issue":"1","issued":{"date-parts":[["2014"]]},"page":"1-34","title":"Hospital Positioning and Integrated Hospital Marketing Communications: State-of-the-Art Review, Conceptual Framework, and Research Agenda","type":"article-journal","volume":"26"},"uris":["http://www.mendeley.com/documents/?uuid=e9d6337a-63c2-4d19-9f5b-3ae8c50fcd47"]},{"id":"ITEM-2","itemData":{"DOI":"10.21070/kanal.v10i2.1667","ISSN":"2302-6790","abstract":"Public communication during a pandemic is the main pulse in efforts to contain and accelerate the recovery from the impact of the Covid-19 pandemic. This article was prepared with the aim of examining the role and strategy of cyber public relations in maintaining public communication through health campaign activities in the midst of social distancing recommendations. The method of writing this article uses a literature review. The results of the study indicate that the opportunity for the development of cyber public relations arises from the significant growth of internet users during the pandemic. The biggest challenge in sharing digital information is the emergence of hoax news that causes disinformation and social panic. The cyber public relations development strategy begins with planning a situation analysis based on data and sources, involving public participation, and monitoring every activity. The cyber public relations in the health campaign during the pandemic was driven directly by the Covid-19 Handling Task Force which also held a public relations function and was represented digitally through the website www.covid19.go.id. The role of cyber public relations includes 1) technical communication; 2) communication facilitator; 3) expert preciber communication; and 4) problem solving facilitator.","author":[{"dropping-particle":"","family":"Savitri","given":"Isma","non-dropping-particle":"","parse-names":false,"suffix":""},{"dropping-particle":"","family":"Trihapsari","given":"Cindy Meidina","non-dropping-particle":"","parse-names":false,"suffix":""},{"dropping-particle":"","family":"Cahyati","given":"Melynda Elen","non-dropping-particle":"","parse-names":false,"suffix":""}],"container-title":"Kanal: Jurnal Ilmu Komunikasi","id":"ITEM-2","issue":"2","issued":{"date-parts":[["2022"]]},"page":"56-62","title":"The Role of Cyber Public Relations In Health Campaign In Pandemic Times","type":"article-journal","volume":"10"},"uris":["http://www.mendeley.com/documents/?uuid=ecab80b1-7401-4ca8-81cd-f724b0f4d833"]},{"id":"ITEM-3","itemData":{"abstract":"Sleep is a vital function of the body that is essential for our physical and mental well-being. In today’s world, sleep deprivation is becoming a major epidemic affecting both men and women across all age groups. Globalization and explosion of information through Internet, ever increasing competition in this capitalistic world and endless social engagements have led to an accelerated lifestyle in majority of the societies, consequently reducing the time to rest and sleep. Poor sleep affects all ages in terms of attention, concentration, learning, memory, creativity, productivity, emotional stability and physical health. Inadequate sleep is known to impair health and shorten the lifespan. A good quality sleep enhances memory, mood, immune system and fights infection, keeping mind, heart and blood vessels healthier. Sleep regulates several hormonal functions and autonomic nervous system and thus improves health. Currently available drugs to treat sleep disorders have many adverse effects ranging from dependence, tolerance, day time sedation and risk of Alzheimer’s disease etc. There is a growing interest in complementary therapies like meditation as an alternative to drugs in this regard. Meditation has been shown to improve the quality of sleep and also positively affect different medical conditions that are known to produce sleep disturbances, and thus improves overall quality of life.","author":[{"dropping-particle":"","family":"Kumar","given":"P.N.","non-dropping-particle":"","parse-names":false,"suffix":""},{"dropping-particle":"","family":"Abijith","given":"A.","non-dropping-particle":"","parse-names":false,"suffix":""},{"dropping-particle":"","family":"Jacob","given":"A.P.","non-dropping-particle":"","parse-names":false,"suffix":""}],"container-title":"International Journal of Health Sciences and Research","id":"ITEM-3","issue":"1","issued":{"date-parts":[["2015"]]},"page":"156-164","title":"Study on Role of Print Media in Public Relation Activities of a Hospital","type":"article-journal","volume":"5"},"uris":["http://www.mendeley.com/documents/?uuid=d4850589-e93b-4d19-8a53-575fc6ce476c"]},{"id":"ITEM-4","itemData":{"author":[{"dropping-particle":"","family":"Oyeleke","given":"Adeola","non-dropping-particle":"","parse-names":false,"suffix":""}],"container-title":"Ebonyi State University Journal of Mass Communication","id":"ITEM-4","issue":"1","issued":{"date-parts":[["2020"]]},"page":"194-203","title":"Public Relations and Crisis Management in Federal Teaching Hospital Abakaliki and University of Nigeria Teaching Hospital , Enugu","type":"article-journal","volume":"7"},"uris":["http://www.mendeley.com/documents/?uuid=bafad2e5-20fa-460e-b4e7-be515bc591bb"]}],"mendeley":{"formattedCitation":"(Fischer, 2014; Kumar et al., 2015; Oyeleke, 2020; Savitri et al., 2022)","plainTextFormattedCitation":"(Fischer, 2014; Kumar et al., 2015; Oyeleke, 2020; Savitri et al., 2022)","previouslyFormattedCitation":"(Fischer, 2014; Kumar et al., 2015; Oyeleke, 2020; Savitri et al., 2022)"},"properties":{"noteIndex":0},"schema":"https://github.com/citation-style-language/schema/raw/master/csl-citation.json"}</w:instrText>
      </w:r>
      <w:r w:rsidR="00466528" w:rsidRPr="00F5117F">
        <w:fldChar w:fldCharType="separate"/>
      </w:r>
      <w:r w:rsidR="009769D3" w:rsidRPr="00F5117F">
        <w:rPr>
          <w:noProof/>
        </w:rPr>
        <w:t>(Fischer, 2014; Kumar et al., 2015; Oyeleke, 2020; Savitri et al., 2022)</w:t>
      </w:r>
      <w:r w:rsidR="00466528" w:rsidRPr="00F5117F">
        <w:fldChar w:fldCharType="end"/>
      </w:r>
      <w:r w:rsidR="00466528" w:rsidRPr="00F5117F">
        <w:t xml:space="preserve">. </w:t>
      </w:r>
      <w:r w:rsidR="00707E40" w:rsidRPr="00F5117F">
        <w:t xml:space="preserve">The PR team’s primary job is to </w:t>
      </w:r>
      <w:r w:rsidR="0033226B">
        <w:t>convince</w:t>
      </w:r>
      <w:r w:rsidR="0033226B" w:rsidRPr="00F5117F">
        <w:t xml:space="preserve"> </w:t>
      </w:r>
      <w:r w:rsidR="00707E40" w:rsidRPr="00F5117F">
        <w:t xml:space="preserve">the public </w:t>
      </w:r>
      <w:r w:rsidR="000512CE" w:rsidRPr="00F5117F">
        <w:t xml:space="preserve">that </w:t>
      </w:r>
      <w:r w:rsidR="00707E40" w:rsidRPr="00F5117F">
        <w:t>healthcare institution</w:t>
      </w:r>
      <w:r w:rsidR="000512CE" w:rsidRPr="00F5117F">
        <w:t>s</w:t>
      </w:r>
      <w:r w:rsidR="00707E40" w:rsidRPr="00F5117F">
        <w:t xml:space="preserve"> </w:t>
      </w:r>
      <w:r w:rsidR="000512CE" w:rsidRPr="00F5117F">
        <w:t xml:space="preserve">are ideal </w:t>
      </w:r>
      <w:r w:rsidR="00707E40" w:rsidRPr="00F5117F">
        <w:t xml:space="preserve">for </w:t>
      </w:r>
      <w:r w:rsidR="000512CE" w:rsidRPr="00F5117F">
        <w:t xml:space="preserve">receiving </w:t>
      </w:r>
      <w:r w:rsidR="00707E40" w:rsidRPr="00F5117F">
        <w:t>medical treatment</w:t>
      </w:r>
      <w:r w:rsidR="0033226B">
        <w:t>s</w:t>
      </w:r>
      <w:r w:rsidR="00707E40" w:rsidRPr="00F5117F">
        <w:t xml:space="preserve"> </w:t>
      </w:r>
      <w:r w:rsidR="00707E40" w:rsidRPr="00F5117F">
        <w:fldChar w:fldCharType="begin" w:fldLock="1"/>
      </w:r>
      <w:r w:rsidR="00050142">
        <w:instrText>ADDIN CSL_CITATION {"citationItems":[{"id":"ITEM-1","itemData":{"author":[{"dropping-particle":"","family":"Rathore","given":"Vijay Singh","non-dropping-particle":"","parse-names":false,"suffix":""},{"dropping-particle":"","family":"Mathur","given":"N.","non-dropping-particle":"","parse-names":false,"suffix":""},{"dropping-particle":"","family":"Jain","given":"K.","non-dropping-particle":"","parse-names":false,"suffix":""}],"container-title":"Journal of Emerging Technologies and Innovative Research (JETIR)","id":"ITEM-1","issue":"4","issued":{"date-parts":[["2019"]]},"page":"519-524","title":"Role of Public Relation in Health Care Industry of Bhopal","type":"article-journal","volume":"6"},"uris":["http://www.mendeley.com/documents/?uuid=5b4b33dd-79e0-48ae-ac9f-1b6a87ed7258"]}],"mendeley":{"formattedCitation":"(Rathore et al., 2019)","plainTextFormattedCitation":"(Rathore et al., 2019)","previouslyFormattedCitation":"(Rathore et al., 2019)"},"properties":{"noteIndex":0},"schema":"https://github.com/citation-style-language/schema/raw/master/csl-citation.json"}</w:instrText>
      </w:r>
      <w:r w:rsidR="00707E40" w:rsidRPr="00F5117F">
        <w:fldChar w:fldCharType="separate"/>
      </w:r>
      <w:r w:rsidR="00707E40" w:rsidRPr="00F5117F">
        <w:rPr>
          <w:noProof/>
        </w:rPr>
        <w:t>(Rathore et al., 2019)</w:t>
      </w:r>
      <w:r w:rsidR="00707E40" w:rsidRPr="00F5117F">
        <w:fldChar w:fldCharType="end"/>
      </w:r>
      <w:r w:rsidR="00707E40" w:rsidRPr="00F5117F">
        <w:t>.</w:t>
      </w:r>
      <w:r w:rsidR="00AB39A4" w:rsidRPr="00F5117F">
        <w:t xml:space="preserve"> </w:t>
      </w:r>
      <w:r w:rsidR="00A56E98" w:rsidRPr="00F5117F">
        <w:t>A successful PR strategy benefits hospitals in many ways</w:t>
      </w:r>
      <w:r w:rsidR="000512CE" w:rsidRPr="00F5117F">
        <w:t>,</w:t>
      </w:r>
      <w:r w:rsidR="00A56E98" w:rsidRPr="00F5117F">
        <w:t xml:space="preserve"> </w:t>
      </w:r>
      <w:r w:rsidR="000512CE" w:rsidRPr="00F5117F">
        <w:t xml:space="preserve">such as </w:t>
      </w:r>
      <w:r w:rsidR="00A56E98" w:rsidRPr="00F5117F">
        <w:t>attaining efficient organizational capacity, aiding in treatments and services for the economically downtrodden, and strengthening the doctor</w:t>
      </w:r>
      <w:r w:rsidR="000512CE" w:rsidRPr="00F5117F">
        <w:noBreakHyphen/>
      </w:r>
      <w:r w:rsidR="00A56E98" w:rsidRPr="00F5117F">
        <w:t xml:space="preserve">patient relationship </w:t>
      </w:r>
      <w:r w:rsidR="00A56E98" w:rsidRPr="00F5117F">
        <w:fldChar w:fldCharType="begin" w:fldLock="1"/>
      </w:r>
      <w:r w:rsidR="00185F84" w:rsidRPr="00F5117F">
        <w:instrText>ADDIN CSL_CITATION {"citationItems":[{"id":"ITEM-1","itemData":{"abstract":"Effective marketing requires meticulous planning and consistent execution. This is why many businesses use new techniques and tools to stay on top. Hospitals and other healthcare organizations need to understand their audience's needs and requirements in order to effectively market to them. These principles are increasingly vital as hospitals incorporate them into their daily operations. The purpose of this study is to identify the most prevalent beliefs and dominant ideas about healthcare marketing by focusing on the characteristics of hospital marketing: 7P'S of the hospital marketing mix, \"Business to Business\" or \"Business to Consumer\", and the triangle of hospital services marketing.","author":[{"dropping-particle":"","family":"Dahmani","given":"Hadjer","non-dropping-particle":"","parse-names":false,"suffix":""},{"dropping-particle":"","family":"Tadj","given":"Pr Meziane","non-dropping-particle":"","parse-names":false,"suffix":""}],"container-title":"Journal of Development Research an Studies","id":"ITEM-1","issue":"1","issued":{"date-parts":[["2023"]]},"page":"620-634","title":"The Healthcare Marketing and the Characteristic of Hospital Marketing","type":"article-journal","volume":"10"},"uris":["http://www.mendeley.com/documents/?uuid=7480e40d-1f40-4b41-93b2-9ba9cfda39f6"]}],"mendeley":{"formattedCitation":"(Dahmani &amp; Tadj, 2023)","plainTextFormattedCitation":"(Dahmani &amp; Tadj, 2023)","previouslyFormattedCitation":"(Dahmani &amp; Tadj, 2023)"},"properties":{"noteIndex":0},"schema":"https://github.com/citation-style-language/schema/raw/master/csl-citation.json"}</w:instrText>
      </w:r>
      <w:r w:rsidR="00A56E98" w:rsidRPr="00F5117F">
        <w:fldChar w:fldCharType="separate"/>
      </w:r>
      <w:r w:rsidR="00A56E98" w:rsidRPr="00F5117F">
        <w:rPr>
          <w:noProof/>
        </w:rPr>
        <w:t>(Dahmani &amp; Tadj, 2023)</w:t>
      </w:r>
      <w:r w:rsidR="00A56E98" w:rsidRPr="00F5117F">
        <w:fldChar w:fldCharType="end"/>
      </w:r>
    </w:p>
    <w:p w14:paraId="702A4DC5" w14:textId="0CFB7DD7" w:rsidR="00466528" w:rsidRPr="00F5117F" w:rsidRDefault="008E05BF" w:rsidP="00067112">
      <w:pPr>
        <w:pStyle w:val="Body"/>
      </w:pPr>
      <w:r w:rsidRPr="00F5117F">
        <w:t>A</w:t>
      </w:r>
      <w:r w:rsidR="00466528" w:rsidRPr="00F5117F">
        <w:t>n</w:t>
      </w:r>
      <w:r w:rsidRPr="00F5117F">
        <w:t xml:space="preserve"> early study </w:t>
      </w:r>
      <w:r w:rsidR="0033226B">
        <w:t xml:space="preserve">used questionnaires to </w:t>
      </w:r>
      <w:r w:rsidRPr="00F5117F">
        <w:t xml:space="preserve">examine PR activities in private and public hospitals </w:t>
      </w:r>
      <w:r w:rsidR="00AB39A4" w:rsidRPr="00F5117F">
        <w:t>along with</w:t>
      </w:r>
      <w:r w:rsidRPr="00F5117F">
        <w:t xml:space="preserve"> universities from Ankara, Turkey </w:t>
      </w:r>
      <w:r w:rsidRPr="00F5117F">
        <w:fldChar w:fldCharType="begin" w:fldLock="1"/>
      </w:r>
      <w:r w:rsidR="00275E65" w:rsidRPr="00F5117F">
        <w:instrText>ADDIN CSL_CITATION {"citationItems":[{"id":"ITEM-1","itemData":{"DOI":"10.1080/07359680802118993","ISSN":"07359683","PMID":"19042526","abstract":"Public relations activities for all organizations can have an important effect on consumer decision-making when buying goods or services. This study examines the effect that public relations activities can have regarding consumer decisions and choice. To explore exemplify this relationship a questionnaire was given to 971 patients within public, university and private hospitals in Ankara, Turkey. Study results show that public relations activities were a crucial factor in determining consumer hospital choice. The majority of respondents reported that the behaviors and attitude of personnel as public relations activities that support the hospital's reputation within the public were the primary variables in hospital choice. Health care managers can use these findings to further understand how patients make informed choices related to usage of a health care facility and to develop and/or improve public relations activities. © 2007 by The Haworth Press, Inc. All rights reserved.","author":[{"dropping-particle":"","family":"Tengilimoglu","given":"Dilaver","non-dropping-particle":"","parse-names":false,"suffix":""},{"dropping-particle":"","family":"Yesiltas","given":"Mehmet","non-dropping-particle":"","parse-names":false,"suffix":""},{"dropping-particle":"","family":"Kisa","given":"Adnan","non-dropping-particle":"","parse-names":false,"suffix":""},{"dropping-particle":"","family":"Dziegielewski","given":"Sophia F.","non-dropping-particle":"","parse-names":false,"suffix":""}],"container-title":"Health Marketing Quarterly","id":"ITEM-1","issue":"3-4","issued":{"date-parts":[["2008"]]},"page":"19-31","title":"The role of public relations activities in hospital choice","type":"article-journal","volume":"24"},"uris":["http://www.mendeley.com/documents/?uuid=1a991d74-c7a2-43b8-8f70-e1976f319c7c"]}],"mendeley":{"formattedCitation":"(Tengilimoglu et al., 2008)","plainTextFormattedCitation":"(Tengilimoglu et al., 2008)","previouslyFormattedCitation":"(Tengilimoglu et al., 2008)"},"properties":{"noteIndex":0},"schema":"https://github.com/citation-style-language/schema/raw/master/csl-citation.json"}</w:instrText>
      </w:r>
      <w:r w:rsidRPr="00F5117F">
        <w:fldChar w:fldCharType="separate"/>
      </w:r>
      <w:r w:rsidRPr="00F5117F">
        <w:rPr>
          <w:noProof/>
        </w:rPr>
        <w:t>(Tengilimoglu et al., 2008)</w:t>
      </w:r>
      <w:r w:rsidRPr="00F5117F">
        <w:fldChar w:fldCharType="end"/>
      </w:r>
      <w:r w:rsidRPr="00F5117F">
        <w:t xml:space="preserve">. The sample population comprised 971 patients from 25 hospitals and four universities. </w:t>
      </w:r>
      <w:r w:rsidR="0033226B">
        <w:t xml:space="preserve">It was found that patients preferred hospitals near to their homes or offices and opted for successful physicians and health personnel. The third most important factor in </w:t>
      </w:r>
      <w:r w:rsidR="0033226B" w:rsidRPr="00F5117F">
        <w:t xml:space="preserve">choosing </w:t>
      </w:r>
      <w:r w:rsidR="0033226B">
        <w:t xml:space="preserve">a </w:t>
      </w:r>
      <w:r w:rsidR="0033226B" w:rsidRPr="00F5117F">
        <w:t>hospital for treatment</w:t>
      </w:r>
      <w:r w:rsidR="0033226B">
        <w:t xml:space="preserve"> was </w:t>
      </w:r>
      <w:r w:rsidRPr="00F5117F">
        <w:t xml:space="preserve">“having good public relation activities”. </w:t>
      </w:r>
      <w:r w:rsidR="00275E65" w:rsidRPr="00F5117F">
        <w:t xml:space="preserve">The behavior and attitude of personnel was </w:t>
      </w:r>
      <w:r w:rsidR="0033226B">
        <w:t xml:space="preserve">significant </w:t>
      </w:r>
      <w:r w:rsidR="00275E65" w:rsidRPr="00F5117F">
        <w:t xml:space="preserve">as </w:t>
      </w:r>
      <w:r w:rsidR="008924A9" w:rsidRPr="00F5117F">
        <w:t xml:space="preserve">a </w:t>
      </w:r>
      <w:r w:rsidR="0033226B">
        <w:t xml:space="preserve">PR </w:t>
      </w:r>
      <w:r w:rsidR="008924A9" w:rsidRPr="00F5117F">
        <w:t xml:space="preserve">factor </w:t>
      </w:r>
      <w:r w:rsidR="0033226B">
        <w:t xml:space="preserve">in selecting a </w:t>
      </w:r>
      <w:r w:rsidR="00275E65" w:rsidRPr="00F5117F">
        <w:t xml:space="preserve">hospital. </w:t>
      </w:r>
      <w:r w:rsidR="00466528" w:rsidRPr="00F5117F">
        <w:t>Another retrospective study analyze</w:t>
      </w:r>
      <w:r w:rsidR="008924A9" w:rsidRPr="00F5117F">
        <w:t>d</w:t>
      </w:r>
      <w:r w:rsidR="00466528" w:rsidRPr="00F5117F">
        <w:t xml:space="preserve"> the role of various </w:t>
      </w:r>
      <w:r w:rsidR="0033226B">
        <w:t xml:space="preserve">forms of </w:t>
      </w:r>
      <w:r w:rsidR="00466528" w:rsidRPr="00F5117F">
        <w:t>media as a part of PR activities in a teaching hospital</w:t>
      </w:r>
      <w:r w:rsidR="00F834D6">
        <w:t>.</w:t>
      </w:r>
      <w:r w:rsidR="00466528" w:rsidRPr="00F5117F">
        <w:t xml:space="preserve"> </w:t>
      </w:r>
      <w:r w:rsidR="00F834D6">
        <w:t xml:space="preserve">It </w:t>
      </w:r>
      <w:r w:rsidR="008924A9" w:rsidRPr="00F5117F">
        <w:t xml:space="preserve">was found </w:t>
      </w:r>
      <w:r w:rsidR="00466528" w:rsidRPr="00F5117F">
        <w:t xml:space="preserve">that newspaper </w:t>
      </w:r>
      <w:r w:rsidR="008924A9" w:rsidRPr="00F5117F">
        <w:t>was</w:t>
      </w:r>
      <w:r w:rsidR="00466528" w:rsidRPr="00F5117F">
        <w:t xml:space="preserve"> </w:t>
      </w:r>
      <w:r w:rsidR="008924A9" w:rsidRPr="00F5117F">
        <w:t xml:space="preserve">a </w:t>
      </w:r>
      <w:r w:rsidR="00466528" w:rsidRPr="00F5117F">
        <w:t xml:space="preserve">major medium </w:t>
      </w:r>
      <w:r w:rsidR="00256A11">
        <w:t xml:space="preserve">of </w:t>
      </w:r>
      <w:r w:rsidR="00466528" w:rsidRPr="00F5117F">
        <w:t xml:space="preserve">reaching the required target audience in India </w:t>
      </w:r>
      <w:r w:rsidR="00466528" w:rsidRPr="00F5117F">
        <w:fldChar w:fldCharType="begin" w:fldLock="1"/>
      </w:r>
      <w:r w:rsidR="00466528" w:rsidRPr="00F5117F">
        <w:instrText>ADDIN CSL_CITATION {"citationItems":[{"id":"ITEM-1","itemData":{"abstract":"Sleep is a vital function of the body that is essential for our physical and mental well-being. In today’s world, sleep deprivation is becoming a major epidemic affecting both men and women across all age groups. Globalization and explosion of information through Internet, ever increasing competition in this capitalistic world and endless social engagements have led to an accelerated lifestyle in majority of the societies, consequently reducing the time to rest and sleep. Poor sleep affects all ages in terms of attention, concentration, learning, memory, creativity, productivity, emotional stability and physical health. Inadequate sleep is known to impair health and shorten the lifespan. A good quality sleep enhances memory, mood, immune system and fights infection, keeping mind, heart and blood vessels healthier. Sleep regulates several hormonal functions and autonomic nervous system and thus improves health. Currently available drugs to treat sleep disorders have many adverse effects ranging from dependence, tolerance, day time sedation and risk of Alzheimer’s disease etc. There is a growing interest in complementary therapies like meditation as an alternative to drugs in this regard. Meditation has been shown to improve the quality of sleep and also positively affect different medical conditions that are known to produce sleep disturbances, and thus improves overall quality of life.","author":[{"dropping-particle":"","family":"Kumar","given":"P.N.","non-dropping-particle":"","parse-names":false,"suffix":""},{"dropping-particle":"","family":"Abijith","given":"A.","non-dropping-particle":"","parse-names":false,"suffix":""},{"dropping-particle":"","family":"Jacob","given":"A.P.","non-dropping-particle":"","parse-names":false,"suffix":""}],"container-title":"International Journal of Health Sciences and Research","id":"ITEM-1","issue":"1","issued":{"date-parts":[["2015"]]},"page":"156-164","title":"Study on Role of Print Media in Public Relation Activities of a Hospital","type":"article-journal","volume":"5"},"uris":["http://www.mendeley.com/documents/?uuid=d4850589-e93b-4d19-8a53-575fc6ce476c"]}],"mendeley":{"formattedCitation":"(Kumar et al., 2015)","plainTextFormattedCitation":"(Kumar et al., 2015)","previouslyFormattedCitation":"(Kumar et al., 2015)"},"properties":{"noteIndex":0},"schema":"https://github.com/citation-style-language/schema/raw/master/csl-citation.json"}</w:instrText>
      </w:r>
      <w:r w:rsidR="00466528" w:rsidRPr="00F5117F">
        <w:fldChar w:fldCharType="separate"/>
      </w:r>
      <w:r w:rsidR="00466528" w:rsidRPr="00F5117F">
        <w:rPr>
          <w:noProof/>
        </w:rPr>
        <w:t>(Kumar et al., 2015)</w:t>
      </w:r>
      <w:r w:rsidR="00466528" w:rsidRPr="00F5117F">
        <w:fldChar w:fldCharType="end"/>
      </w:r>
      <w:r w:rsidR="008924A9" w:rsidRPr="00F5117F">
        <w:t>.</w:t>
      </w:r>
    </w:p>
    <w:p w14:paraId="0B21CC4B" w14:textId="47F966C0" w:rsidR="00B41285" w:rsidRPr="00F5117F" w:rsidRDefault="00B41285" w:rsidP="00067112">
      <w:pPr>
        <w:pStyle w:val="Body"/>
      </w:pPr>
      <w:r w:rsidRPr="00F5117F">
        <w:t>The relationship of</w:t>
      </w:r>
      <w:r w:rsidR="00EE5F82" w:rsidRPr="00F5117F">
        <w:t xml:space="preserve"> good PR </w:t>
      </w:r>
      <w:r w:rsidR="00626537" w:rsidRPr="00F5117F">
        <w:t xml:space="preserve">with </w:t>
      </w:r>
      <w:r w:rsidR="00EE5F82" w:rsidRPr="00F5117F">
        <w:t>patient</w:t>
      </w:r>
      <w:r w:rsidR="00626537" w:rsidRPr="00F5117F">
        <w:t>s’</w:t>
      </w:r>
      <w:r w:rsidR="00EE5F82" w:rsidRPr="00F5117F">
        <w:t xml:space="preserve"> satisfaction, loyalty, support, and retention was empirically investigated </w:t>
      </w:r>
      <w:r w:rsidR="002F67F9">
        <w:t xml:space="preserve">through </w:t>
      </w:r>
      <w:r w:rsidR="00626537" w:rsidRPr="00F5117F">
        <w:t xml:space="preserve">a </w:t>
      </w:r>
      <w:r w:rsidR="00EE5F82" w:rsidRPr="00F5117F">
        <w:t>quantitative research design</w:t>
      </w:r>
      <w:r w:rsidR="006D129A" w:rsidRPr="00F5117F">
        <w:t xml:space="preserve"> </w:t>
      </w:r>
      <w:r w:rsidR="006D129A" w:rsidRPr="00F5117F">
        <w:fldChar w:fldCharType="begin" w:fldLock="1"/>
      </w:r>
      <w:r w:rsidR="00050142">
        <w:instrText>ADDIN CSL_CITATION {"citationItems":[{"id":"ITEM-1","itemData":{"author":[{"dropping-particle":"","family":"Rathore","given":"Vijay Singh","non-dropping-particle":"","parse-names":false,"suffix":""},{"dropping-particle":"","family":"Mathur","given":"N.","non-dropping-particle":"","parse-names":false,"suffix":""},{"dropping-particle":"","family":"Jain","given":"K.","non-dropping-particle":"","parse-names":false,"suffix":""}],"container-title":"Journal of Emerging Technologies and Innovative Research (JETIR)","id":"ITEM-1","issue":"4","issued":{"date-parts":[["2019"]]},"page":"519-524","title":"Role of Public Relation in Health Care Industry of Bhopal","type":"article-journal","volume":"6"},"uris":["http://www.mendeley.com/documents/?uuid=5b4b33dd-79e0-48ae-ac9f-1b6a87ed7258"]}],"mendeley":{"formattedCitation":"(Rathore et al., 2019)","plainTextFormattedCitation":"(Rathore et al., 2019)","previouslyFormattedCitation":"(Rathore et al., 2019)"},"properties":{"noteIndex":0},"schema":"https://github.com/citation-style-language/schema/raw/master/csl-citation.json"}</w:instrText>
      </w:r>
      <w:r w:rsidR="006D129A" w:rsidRPr="00F5117F">
        <w:fldChar w:fldCharType="separate"/>
      </w:r>
      <w:r w:rsidR="006D129A" w:rsidRPr="00F5117F">
        <w:rPr>
          <w:noProof/>
        </w:rPr>
        <w:t>(Rathore et al., 2019)</w:t>
      </w:r>
      <w:r w:rsidR="006D129A" w:rsidRPr="00F5117F">
        <w:fldChar w:fldCharType="end"/>
      </w:r>
      <w:r w:rsidR="00EE5F82" w:rsidRPr="00F5117F">
        <w:t>. The participants</w:t>
      </w:r>
      <w:r w:rsidR="00122658" w:rsidRPr="00F5117F">
        <w:t xml:space="preserve"> (patients and their relatives)</w:t>
      </w:r>
      <w:r w:rsidR="00EE5F82" w:rsidRPr="00F5117F">
        <w:t xml:space="preserve"> were selected </w:t>
      </w:r>
      <w:r w:rsidR="00122658" w:rsidRPr="00F5117F">
        <w:t>based on the judgment sampling method from t</w:t>
      </w:r>
      <w:r w:rsidR="00EE5F82" w:rsidRPr="00F5117F">
        <w:t xml:space="preserve">en </w:t>
      </w:r>
      <w:r w:rsidR="00122658" w:rsidRPr="00F5117F">
        <w:t>multispecialty</w:t>
      </w:r>
      <w:r w:rsidR="00EE5F82" w:rsidRPr="00F5117F">
        <w:t xml:space="preserve"> hospitals </w:t>
      </w:r>
      <w:r w:rsidR="00122658" w:rsidRPr="00F5117F">
        <w:t xml:space="preserve">located in the city of Bhopal, India. The findings of correlation test showed </w:t>
      </w:r>
      <w:r w:rsidR="00626537" w:rsidRPr="00F5117F">
        <w:t xml:space="preserve">a </w:t>
      </w:r>
      <w:r w:rsidR="00122658" w:rsidRPr="00F5117F">
        <w:t xml:space="preserve">positive relation between patient satisfaction and </w:t>
      </w:r>
      <w:r w:rsidRPr="00F5117F">
        <w:t xml:space="preserve">effective </w:t>
      </w:r>
      <w:r w:rsidRPr="00F5117F">
        <w:lastRenderedPageBreak/>
        <w:t>dissemination of information by PR</w:t>
      </w:r>
      <w:r w:rsidR="00122658" w:rsidRPr="00F5117F">
        <w:t xml:space="preserve">. Similarly, good PR practices </w:t>
      </w:r>
      <w:r w:rsidR="00626537" w:rsidRPr="00F5117F">
        <w:t>were</w:t>
      </w:r>
      <w:r w:rsidR="00122658" w:rsidRPr="00F5117F">
        <w:t xml:space="preserve"> found to be significantly and positively correlated with patient patronage and retention.</w:t>
      </w:r>
    </w:p>
    <w:p w14:paraId="579637DD" w14:textId="189CFEA8" w:rsidR="00067112" w:rsidRPr="00F5117F" w:rsidRDefault="00067112" w:rsidP="00067112">
      <w:pPr>
        <w:pStyle w:val="Body"/>
      </w:pPr>
      <w:r w:rsidRPr="00F5117F">
        <w:t>In a qualitative study</w:t>
      </w:r>
      <w:r w:rsidR="00626537" w:rsidRPr="00F5117F">
        <w:t>,</w:t>
      </w:r>
      <w:r w:rsidRPr="00F5117F">
        <w:t xml:space="preserve"> single phase interviews</w:t>
      </w:r>
      <w:r w:rsidR="00626537" w:rsidRPr="00F5117F">
        <w:t xml:space="preserve"> were used to explore</w:t>
      </w:r>
      <w:r w:rsidRPr="00F5117F">
        <w:t xml:space="preserve"> the role of public relations in private </w:t>
      </w:r>
      <w:r w:rsidR="00AA7A32" w:rsidRPr="00F5117F">
        <w:t>super</w:t>
      </w:r>
      <w:r w:rsidR="00626537" w:rsidRPr="00F5117F">
        <w:t xml:space="preserve"> specialty</w:t>
      </w:r>
      <w:r w:rsidR="00AA7A32" w:rsidRPr="00F5117F">
        <w:t xml:space="preserve"> </w:t>
      </w:r>
      <w:r w:rsidRPr="00F5117F">
        <w:t xml:space="preserve">healthcare institutions from Kerala, India </w:t>
      </w:r>
      <w:r w:rsidRPr="00F5117F">
        <w:fldChar w:fldCharType="begin" w:fldLock="1"/>
      </w:r>
      <w:r w:rsidR="004B5D59" w:rsidRPr="00F5117F">
        <w:instrText>ADDIN CSL_CITATION {"citationItems":[{"id":"ITEM-1","itemData":{"author":[{"dropping-particle":"","family":"Akp","given":"Junaid","non-dropping-particle":"","parse-names":false,"suffix":""}],"container-title":"International Journal For Technological Research In Engineering","id":"ITEM-1","issue":"5","issued":{"date-parts":[["2021"]]},"page":"163-166","title":"Role of public relation in private healthcare institutions in Kerala","type":"article-journal","volume":"8"},"uris":["http://www.mendeley.com/documents/?uuid=2894cdd9-9e4e-4ab5-906c-2e05e0c9f298"]}],"mendeley":{"formattedCitation":"(Akp, 2021)","plainTextFormattedCitation":"(Akp, 2021)","previouslyFormattedCitation":"(Akp, 2021)"},"properties":{"noteIndex":0},"schema":"https://github.com/citation-style-language/schema/raw/master/csl-citation.json"}</w:instrText>
      </w:r>
      <w:r w:rsidRPr="00F5117F">
        <w:fldChar w:fldCharType="separate"/>
      </w:r>
      <w:r w:rsidRPr="00F5117F">
        <w:rPr>
          <w:noProof/>
        </w:rPr>
        <w:t>(Akp, 2021)</w:t>
      </w:r>
      <w:r w:rsidRPr="00F5117F">
        <w:fldChar w:fldCharType="end"/>
      </w:r>
      <w:r w:rsidRPr="00F5117F">
        <w:t xml:space="preserve">. It was revealed that public relations </w:t>
      </w:r>
      <w:r w:rsidR="002F67F9">
        <w:t xml:space="preserve">of hospitals were </w:t>
      </w:r>
      <w:r w:rsidRPr="00F5117F">
        <w:t xml:space="preserve">the </w:t>
      </w:r>
      <w:r w:rsidR="002F67F9">
        <w:t>fundamental element</w:t>
      </w:r>
      <w:r w:rsidRPr="00F5117F">
        <w:t xml:space="preserve"> of communications and </w:t>
      </w:r>
      <w:r w:rsidR="00626537" w:rsidRPr="00F5117F">
        <w:t xml:space="preserve">it was </w:t>
      </w:r>
      <w:r w:rsidRPr="00F5117F">
        <w:t xml:space="preserve">an integral part of marketing in the healthcare industry. The focus of public relations was to improve the quality of healthcare services. </w:t>
      </w:r>
      <w:r w:rsidR="00626537" w:rsidRPr="00F5117F">
        <w:t>The current trend of s</w:t>
      </w:r>
      <w:r w:rsidRPr="00F5117F">
        <w:t xml:space="preserve">ocial media </w:t>
      </w:r>
      <w:r w:rsidR="00626537" w:rsidRPr="00F5117F">
        <w:t xml:space="preserve">usage has impacted </w:t>
      </w:r>
      <w:r w:rsidR="00185F84" w:rsidRPr="00F5117F">
        <w:t>the healthcare systems</w:t>
      </w:r>
      <w:r w:rsidR="00626537" w:rsidRPr="00F5117F">
        <w:t xml:space="preserve"> positively</w:t>
      </w:r>
      <w:r w:rsidR="00185F84" w:rsidRPr="00F5117F">
        <w:t xml:space="preserve"> </w:t>
      </w:r>
      <w:r w:rsidR="00185F84" w:rsidRPr="00F5117F">
        <w:fldChar w:fldCharType="begin" w:fldLock="1"/>
      </w:r>
      <w:r w:rsidR="00D33267" w:rsidRPr="00F5117F">
        <w:instrText>ADDIN CSL_CITATION {"citationItems":[{"id":"ITEM-1","itemData":{"DOI":"10.15640/jmm.v9n2a7","ISSN":"23336080","abstract":"The COVID-19Pandemic has resulted in many adversities. The disease has affected almost all known sectors, from the health to the business sector. One of the significant effects of the disease is that it has negatively influenced the healthcare market, creating the need to develop new and innovative marketing strategies. With the advancement of the disease, people have sought various preventive medical care and measures to protect themselves from the disease, which has led many of them to explore their medical, pharmaceutical, and healthcare options. For healthcare industries, this Pandemic has created the need to develop new and innovative marketing strategies to fulfill the unmet needs of the patients during this crazy time. These changes were mainly attributed to the lockdown initiated by the government, which has led to limited mobility of people to visit healthcare centers and businesses such as pharmacies. This paper will outline the innovative marketing approaches that have been taken by healthcare companies and measures that have been put in place to keep their businesses afloat while providing necessary medical, pharmaceutical, and healthcare supplies. Additionally, the study was prone to various limitations while researching and establishing the marketing innovations used by healthcare businesses. One of the significant limitations is that most marketing innovations discussed and data provided in this paper involved using the internet and social media platforms for marketing healthcare products.","author":[{"dropping-particle":"","family":"Renu","given":"Nishant","non-dropping-particle":"","parse-names":false,"suffix":""}],"container-title":"Journal of Marketing Management (JMM)","id":"ITEM-1","issue":"2","issued":{"date-parts":[["2021"]]},"page":"45-49","title":"Innovative Healthcare Marketing Strategies during COVID-19","type":"article-journal","volume":"9"},"uris":["http://www.mendeley.com/documents/?uuid=c22ef4e3-a517-4fe0-bd06-51c16d9b96ec"]},{"id":"ITEM-2","itemData":{"author":[{"dropping-particle":"","family":"Udayai","given":"K.","non-dropping-particle":"","parse-names":false,"suffix":""},{"dropping-particle":"","family":"Kumar","given":"P.","non-dropping-particle":"","parse-names":false,"suffix":""}],"container-title":"Innovative Journal of Business and Management","id":"ITEM-2","issue":"1","issued":{"date-parts":[["2013"]]},"page":"22-25","title":"Innovation in healthcare marketing strategies in India: Learning from non healthcare industry","type":"article-journal","volume":"2"},"uris":["http://www.mendeley.com/documents/?uuid=57ceb844-3f08-4971-9bb3-0085272dabe9"]}],"mendeley":{"formattedCitation":"(Renu, 2021; Udayai &amp; Kumar, 2013)","plainTextFormattedCitation":"(Renu, 2021; Udayai &amp; Kumar, 2013)","previouslyFormattedCitation":"(Renu, 2021; Udayai &amp; Kumar, 2013)"},"properties":{"noteIndex":0},"schema":"https://github.com/citation-style-language/schema/raw/master/csl-citation.json"}</w:instrText>
      </w:r>
      <w:r w:rsidR="00185F84" w:rsidRPr="00F5117F">
        <w:fldChar w:fldCharType="separate"/>
      </w:r>
      <w:r w:rsidR="00185F84" w:rsidRPr="00F5117F">
        <w:rPr>
          <w:noProof/>
        </w:rPr>
        <w:t>(Renu, 2021; Udayai &amp; Kumar, 2013)</w:t>
      </w:r>
      <w:r w:rsidR="00185F84" w:rsidRPr="00F5117F">
        <w:fldChar w:fldCharType="end"/>
      </w:r>
      <w:r w:rsidRPr="00F5117F">
        <w:t>.</w:t>
      </w:r>
      <w:r w:rsidR="00AA7A32" w:rsidRPr="00F5117F">
        <w:t xml:space="preserve"> </w:t>
      </w:r>
      <w:r w:rsidR="00626537" w:rsidRPr="00F5117F">
        <w:t xml:space="preserve">Consumers’ </w:t>
      </w:r>
      <w:r w:rsidR="00AA7A32" w:rsidRPr="00F5117F">
        <w:t xml:space="preserve">choice of hospitals was dependent upon the quality of public relations and their activities. </w:t>
      </w:r>
      <w:r w:rsidR="0082336D" w:rsidRPr="00F5117F">
        <w:t xml:space="preserve">Along with this, the attitude and behavior of PR officers </w:t>
      </w:r>
      <w:r w:rsidR="00626537" w:rsidRPr="00F5117F">
        <w:t>affected</w:t>
      </w:r>
      <w:r w:rsidR="0082336D" w:rsidRPr="00F5117F">
        <w:t xml:space="preserve"> the reputation of hospitals. </w:t>
      </w:r>
      <w:r w:rsidR="005F610F" w:rsidRPr="00F5117F">
        <w:t xml:space="preserve">During the COVID-19 pandemic, cyber PR </w:t>
      </w:r>
      <w:r w:rsidR="00B94C6E" w:rsidRPr="00F5117F">
        <w:t xml:space="preserve">was useful </w:t>
      </w:r>
      <w:r w:rsidR="005F610F" w:rsidRPr="00F5117F">
        <w:t>in analyzing the situation</w:t>
      </w:r>
      <w:r w:rsidR="00B94C6E" w:rsidRPr="00F5117F">
        <w:t>,</w:t>
      </w:r>
      <w:r w:rsidR="005F610F" w:rsidRPr="00F5117F">
        <w:t xml:space="preserve"> creating relevant health campaigns, </w:t>
      </w:r>
      <w:r w:rsidR="00B94C6E" w:rsidRPr="00F5117F">
        <w:t xml:space="preserve">and providing </w:t>
      </w:r>
      <w:r w:rsidR="005F610F" w:rsidRPr="00F5117F">
        <w:t xml:space="preserve">accurate technical information </w:t>
      </w:r>
      <w:r w:rsidR="005F610F" w:rsidRPr="00F5117F">
        <w:fldChar w:fldCharType="begin" w:fldLock="1"/>
      </w:r>
      <w:r w:rsidR="00216474" w:rsidRPr="00F5117F">
        <w:instrText>ADDIN CSL_CITATION {"citationItems":[{"id":"ITEM-1","itemData":{"DOI":"10.21070/kanal.v10i2.1667","ISSN":"2302-6790","abstract":"Public communication during a pandemic is the main pulse in efforts to contain and accelerate the recovery from the impact of the Covid-19 pandemic. This article was prepared with the aim of examining the role and strategy of cyber public relations in maintaining public communication through health campaign activities in the midst of social distancing recommendations. The method of writing this article uses a literature review. The results of the study indicate that the opportunity for the development of cyber public relations arises from the significant growth of internet users during the pandemic. The biggest challenge in sharing digital information is the emergence of hoax news that causes disinformation and social panic. The cyber public relations development strategy begins with planning a situation analysis based on data and sources, involving public participation, and monitoring every activity. The cyber public relations in the health campaign during the pandemic was driven directly by the Covid-19 Handling Task Force which also held a public relations function and was represented digitally through the website www.covid19.go.id. The role of cyber public relations includes 1) technical communication; 2) communication facilitator; 3) expert preciber communication; and 4) problem solving facilitator.","author":[{"dropping-particle":"","family":"Savitri","given":"Isma","non-dropping-particle":"","parse-names":false,"suffix":""},{"dropping-particle":"","family":"Trihapsari","given":"Cindy Meidina","non-dropping-particle":"","parse-names":false,"suffix":""},{"dropping-particle":"","family":"Cahyati","given":"Melynda Elen","non-dropping-particle":"","parse-names":false,"suffix":""}],"container-title":"Kanal: Jurnal Ilmu Komunikasi","id":"ITEM-1","issue":"2","issued":{"date-parts":[["2022"]]},"page":"56-62","title":"The Role of Cyber Public Relations In Health Campaign In Pandemic Times","type":"article-journal","volume":"10"},"uris":["http://www.mendeley.com/documents/?uuid=ecab80b1-7401-4ca8-81cd-f724b0f4d833"]}],"mendeley":{"formattedCitation":"(Savitri et al., 2022)","plainTextFormattedCitation":"(Savitri et al., 2022)","previouslyFormattedCitation":"(Savitri et al., 2022)"},"properties":{"noteIndex":0},"schema":"https://github.com/citation-style-language/schema/raw/master/csl-citation.json"}</w:instrText>
      </w:r>
      <w:r w:rsidR="005F610F" w:rsidRPr="00F5117F">
        <w:fldChar w:fldCharType="separate"/>
      </w:r>
      <w:r w:rsidR="005F610F" w:rsidRPr="00F5117F">
        <w:rPr>
          <w:noProof/>
        </w:rPr>
        <w:t>(Savitri et al., 2022)</w:t>
      </w:r>
      <w:r w:rsidR="005F610F" w:rsidRPr="00F5117F">
        <w:fldChar w:fldCharType="end"/>
      </w:r>
      <w:r w:rsidR="005F610F" w:rsidRPr="00F5117F">
        <w:t>.</w:t>
      </w:r>
      <w:r w:rsidR="00EE6728" w:rsidRPr="00F5117F">
        <w:t xml:space="preserve"> A qualitative study from Indonesia explore</w:t>
      </w:r>
      <w:r w:rsidR="00B94C6E" w:rsidRPr="00F5117F">
        <w:t>d</w:t>
      </w:r>
      <w:r w:rsidR="00EE6728" w:rsidRPr="00F5117F">
        <w:t xml:space="preserve"> the functions of PROs during the pandemic </w:t>
      </w:r>
      <w:r w:rsidR="00B94C6E" w:rsidRPr="00F5117F">
        <w:t xml:space="preserve">and it was found </w:t>
      </w:r>
      <w:r w:rsidR="00EE6728" w:rsidRPr="00F5117F">
        <w:t xml:space="preserve">that PROs had to </w:t>
      </w:r>
      <w:r w:rsidR="00B94C6E" w:rsidRPr="00F5117F">
        <w:t>multitask</w:t>
      </w:r>
      <w:r w:rsidR="00EE6728" w:rsidRPr="00F5117F">
        <w:t xml:space="preserve"> by combining marketing </w:t>
      </w:r>
      <w:r w:rsidR="00B94C6E" w:rsidRPr="00F5117F">
        <w:t xml:space="preserve">work and </w:t>
      </w:r>
      <w:r w:rsidR="00EE6728" w:rsidRPr="00F5117F">
        <w:t xml:space="preserve">promotional </w:t>
      </w:r>
      <w:r w:rsidR="00B94C6E" w:rsidRPr="00F5117F">
        <w:t xml:space="preserve">work </w:t>
      </w:r>
      <w:r w:rsidR="00EE6728" w:rsidRPr="00F5117F">
        <w:fldChar w:fldCharType="begin" w:fldLock="1"/>
      </w:r>
      <w:r w:rsidR="009769D3" w:rsidRPr="00F5117F">
        <w:instrText>ADDIN CSL_CITATION {"citationItems":[{"id":"ITEM-1","itemData":{"DOI":"10.18196/jkm.13315","ISSN":"1979-6765","abstract":"Health organizations, in this case, hospitals, have faced many difficult challenges due to the Covid- 19 pandemic, which forced them to change their working methods in order to adapt to the new circumstances. This study aimed to find out the tasks of the PR practitioner at RSND during the COVID-19 pandemic. The researchers used the qualitative method with a descriptive approach. The in-depth interview was used as a study tool to collect primary data. The researchers analyzed the data based on the main functions of public relations, chaos theory, and structural-functionalism theory. Meanwhile, the paradigm used in this study is the constructivism paradigm. The findings showed that the public relations officers at RSND developed their tasks in line with the new situation of the Coronavirus epidemic. Covid-19 imposed on the public relations officers several new tasks, most notably; coordination with Diponegoro University regarding complaints related to Coronavirus and the launch of RSND PCR laboratory services, electronic patient registration through RSNDku application, measuring patient satisfaction via the Internet, issuing awareness leaflets to the public about the dangers of Coronavirus and ways of prevention, interacting with hospital audiences through social media, in addition to several marketing, and other administrative duties. The uniqueness of PR in RSND during Covid-19 is launching Healthy Life MNC in collaboration with Trijaya 89.8 FM in Javanese and Indonesian language about Covid-19.","author":[{"dropping-particle":"","family":"Islam","given":"Karem Rouby","non-dropping-particle":"","parse-names":false,"suffix":""},{"dropping-particle":"","family":"Luqman","given":"Yanuar","non-dropping-particle":"","parse-names":false,"suffix":""}],"container-title":"Komunikator","id":"ITEM-1","issue":"1","issued":{"date-parts":[["2022"]]},"page":"67-78","title":"Tasks of Public Relations Officer at RSND during COVID-19 Pandemic","type":"article-journal","volume":"14"},"uris":["http://www.mendeley.com/documents/?uuid=bd60d7fd-4fd0-47fc-8d69-3c397f772a9b"]}],"mendeley":{"formattedCitation":"(Islam &amp; Luqman, 2022)","plainTextFormattedCitation":"(Islam &amp; Luqman, 2022)","previouslyFormattedCitation":"(Islam &amp; Luqman, 2022)"},"properties":{"noteIndex":0},"schema":"https://github.com/citation-style-language/schema/raw/master/csl-citation.json"}</w:instrText>
      </w:r>
      <w:r w:rsidR="00EE6728" w:rsidRPr="00F5117F">
        <w:fldChar w:fldCharType="separate"/>
      </w:r>
      <w:r w:rsidR="00EE6728" w:rsidRPr="00F5117F">
        <w:rPr>
          <w:noProof/>
        </w:rPr>
        <w:t>(Islam &amp; Luqman, 2022)</w:t>
      </w:r>
      <w:r w:rsidR="00EE6728" w:rsidRPr="00F5117F">
        <w:fldChar w:fldCharType="end"/>
      </w:r>
      <w:r w:rsidR="00EE6728" w:rsidRPr="00F5117F">
        <w:t xml:space="preserve">. </w:t>
      </w:r>
      <w:r w:rsidR="00B94C6E" w:rsidRPr="00F5117F">
        <w:t>S</w:t>
      </w:r>
      <w:r w:rsidR="00EE6728" w:rsidRPr="00F5117F">
        <w:t xml:space="preserve">ocial media was </w:t>
      </w:r>
      <w:r w:rsidR="009769D3" w:rsidRPr="00F5117F">
        <w:t xml:space="preserve">found to be </w:t>
      </w:r>
      <w:r w:rsidR="00B94C6E" w:rsidRPr="00F5117F">
        <w:t xml:space="preserve">a </w:t>
      </w:r>
      <w:r w:rsidR="00EE6728" w:rsidRPr="00F5117F">
        <w:t xml:space="preserve">highly effective means of communication among </w:t>
      </w:r>
      <w:r w:rsidR="00C061F5">
        <w:t xml:space="preserve">the </w:t>
      </w:r>
      <w:r w:rsidR="00EE6728" w:rsidRPr="00F5117F">
        <w:t xml:space="preserve">public </w:t>
      </w:r>
      <w:r w:rsidR="009769D3" w:rsidRPr="00F5117F">
        <w:t>and the evaluation of patient satisfaction</w:t>
      </w:r>
      <w:r w:rsidR="00C061F5">
        <w:t xml:space="preserve"> was significant</w:t>
      </w:r>
      <w:r w:rsidR="009769D3" w:rsidRPr="00F5117F">
        <w:t xml:space="preserve">. </w:t>
      </w:r>
      <w:r w:rsidR="00B94C6E" w:rsidRPr="00F5117F">
        <w:t>Associated tasks,</w:t>
      </w:r>
      <w:r w:rsidR="009769D3" w:rsidRPr="00F5117F">
        <w:t xml:space="preserve"> </w:t>
      </w:r>
      <w:r w:rsidR="00B94C6E" w:rsidRPr="00F5117F">
        <w:t xml:space="preserve">such as </w:t>
      </w:r>
      <w:r w:rsidR="009769D3" w:rsidRPr="00F5117F">
        <w:t>documentation, donation, administration, registering complaints, etc.</w:t>
      </w:r>
      <w:r w:rsidR="00B94C6E" w:rsidRPr="00F5117F">
        <w:t>,</w:t>
      </w:r>
      <w:r w:rsidR="009769D3" w:rsidRPr="00F5117F">
        <w:t xml:space="preserve"> were </w:t>
      </w:r>
      <w:r w:rsidR="00B94C6E" w:rsidRPr="00F5117F">
        <w:t xml:space="preserve">performed </w:t>
      </w:r>
      <w:r w:rsidR="009769D3" w:rsidRPr="00F5117F">
        <w:t xml:space="preserve">by </w:t>
      </w:r>
      <w:r w:rsidR="00B94C6E" w:rsidRPr="00F5117F">
        <w:t>PROs</w:t>
      </w:r>
      <w:r w:rsidR="009769D3" w:rsidRPr="00F5117F">
        <w:t>.</w:t>
      </w:r>
      <w:r w:rsidR="004265D1" w:rsidRPr="00F5117F">
        <w:t xml:space="preserve"> In a recent study, the effects of cyber PR on the </w:t>
      </w:r>
      <w:r w:rsidR="00C061F5">
        <w:t xml:space="preserve">public </w:t>
      </w:r>
      <w:r w:rsidR="004265D1" w:rsidRPr="00F5117F">
        <w:t xml:space="preserve">reaction </w:t>
      </w:r>
      <w:r w:rsidR="00C061F5">
        <w:t>were</w:t>
      </w:r>
      <w:r w:rsidR="004265D1" w:rsidRPr="00F5117F">
        <w:t xml:space="preserve"> investigated </w:t>
      </w:r>
      <w:r w:rsidR="00C061F5">
        <w:t xml:space="preserve">through </w:t>
      </w:r>
      <w:r w:rsidR="004265D1" w:rsidRPr="00F5117F">
        <w:t xml:space="preserve">a mixed methodology </w:t>
      </w:r>
      <w:r w:rsidR="004265D1" w:rsidRPr="00F5117F">
        <w:fldChar w:fldCharType="begin" w:fldLock="1"/>
      </w:r>
      <w:r w:rsidR="004265D1" w:rsidRPr="00F5117F">
        <w:instrText>ADDIN CSL_CITATION {"citationItems":[{"id":"ITEM-1","itemData":{"author":[{"dropping-particle":"","family":"Ganiem","given":"Leila Mona","non-dropping-particle":"","parse-names":false,"suffix":""},{"dropping-particle":"","family":"Agustina","given":"Anna","non-dropping-particle":"","parse-names":false,"suffix":""}],"container-title":"ATHENA: Journal of Social, Culture and Society Vol","id":"ITEM-1","issue":"3","issued":{"date-parts":[["2023"]]},"page":"116-129","title":"Cyber Public Relations Strategies for Enhancing Public Engagement : A Case Study of Koja Hospital Instagram","type":"article-journal","volume":"1"},"uris":["http://www.mendeley.com/documents/?uuid=25307c37-7ec4-4d8f-8661-f36ca7b5f782"]}],"mendeley":{"formattedCitation":"(Ganiem &amp; Agustina, 2023)","plainTextFormattedCitation":"(Ganiem &amp; Agustina, 2023)","previouslyFormattedCitation":"(Ganiem &amp; Agustina, 2023)"},"properties":{"noteIndex":0},"schema":"https://github.com/citation-style-language/schema/raw/master/csl-citation.json"}</w:instrText>
      </w:r>
      <w:r w:rsidR="004265D1" w:rsidRPr="00F5117F">
        <w:fldChar w:fldCharType="separate"/>
      </w:r>
      <w:r w:rsidR="004265D1" w:rsidRPr="00F5117F">
        <w:rPr>
          <w:noProof/>
        </w:rPr>
        <w:t>(Ganiem &amp; Agustina, 2023)</w:t>
      </w:r>
      <w:r w:rsidR="004265D1" w:rsidRPr="00F5117F">
        <w:fldChar w:fldCharType="end"/>
      </w:r>
      <w:r w:rsidR="004265D1" w:rsidRPr="00F5117F">
        <w:t>. PR activities were conducted through social media platform</w:t>
      </w:r>
      <w:r w:rsidR="00B94C6E" w:rsidRPr="00F5117F">
        <w:t>s,</w:t>
      </w:r>
      <w:r w:rsidR="004265D1" w:rsidRPr="00F5117F">
        <w:t xml:space="preserve"> such as Instagram, wherein information was disseminated though 57 posts that included 48 pictures and nine videos under </w:t>
      </w:r>
      <w:r w:rsidR="00C061F5">
        <w:t xml:space="preserve">several </w:t>
      </w:r>
      <w:r w:rsidR="004265D1" w:rsidRPr="00F5117F">
        <w:t>categories</w:t>
      </w:r>
      <w:r w:rsidR="00B94C6E" w:rsidRPr="00F5117F">
        <w:t>,</w:t>
      </w:r>
      <w:r w:rsidR="004265D1" w:rsidRPr="00F5117F">
        <w:t xml:space="preserve"> </w:t>
      </w:r>
      <w:r w:rsidR="00B94C6E" w:rsidRPr="00F5117F">
        <w:t xml:space="preserve">such </w:t>
      </w:r>
      <w:r w:rsidR="00C061F5">
        <w:t xml:space="preserve">as </w:t>
      </w:r>
      <w:r w:rsidR="004265D1" w:rsidRPr="00F5117F">
        <w:t xml:space="preserve">health education, event announcement, service promotion, awareness of social programs, staff activities, </w:t>
      </w:r>
      <w:r w:rsidR="00C061F5">
        <w:t xml:space="preserve">usage </w:t>
      </w:r>
      <w:r w:rsidR="004265D1" w:rsidRPr="00F5117F">
        <w:t xml:space="preserve">of advanced technology, </w:t>
      </w:r>
      <w:r w:rsidR="00B94C6E" w:rsidRPr="00F5117F">
        <w:t>and</w:t>
      </w:r>
      <w:r w:rsidR="004265D1" w:rsidRPr="00F5117F">
        <w:t xml:space="preserve"> attainment of </w:t>
      </w:r>
      <w:r w:rsidR="00B94C6E" w:rsidRPr="00F5117F">
        <w:t xml:space="preserve">rewards </w:t>
      </w:r>
      <w:r w:rsidR="004265D1" w:rsidRPr="00F5117F">
        <w:t xml:space="preserve">and recognition. The results showed a high level of user activity within two months of posting. Moreover, the engagement rate was found to be 41.61%, which implied that </w:t>
      </w:r>
      <w:r w:rsidR="00F36729">
        <w:t xml:space="preserve">users’ attention was attracted by </w:t>
      </w:r>
      <w:r w:rsidR="004265D1" w:rsidRPr="00F5117F">
        <w:t xml:space="preserve">messages </w:t>
      </w:r>
      <w:r w:rsidR="00F36729">
        <w:t>posted on social media</w:t>
      </w:r>
      <w:r w:rsidR="004265D1" w:rsidRPr="00F5117F">
        <w:t xml:space="preserve">. Thus, it can be </w:t>
      </w:r>
      <w:r w:rsidR="00B94C6E" w:rsidRPr="00F5117F">
        <w:t xml:space="preserve">inferred </w:t>
      </w:r>
      <w:r w:rsidR="004265D1" w:rsidRPr="00F5117F">
        <w:t xml:space="preserve">that the use of Instagram as a part of </w:t>
      </w:r>
      <w:r w:rsidR="00A622AB" w:rsidRPr="00F5117F">
        <w:t>cyber</w:t>
      </w:r>
      <w:r w:rsidR="00F36729">
        <w:t xml:space="preserve"> </w:t>
      </w:r>
      <w:r w:rsidR="00A622AB" w:rsidRPr="00F5117F">
        <w:t>PR</w:t>
      </w:r>
      <w:r w:rsidR="004265D1" w:rsidRPr="00F5117F">
        <w:t xml:space="preserve"> was effective as a promotional strategy and </w:t>
      </w:r>
      <w:r w:rsidR="00B94C6E" w:rsidRPr="00F5117F">
        <w:t xml:space="preserve">it could </w:t>
      </w:r>
      <w:r w:rsidR="004265D1" w:rsidRPr="00F5117F">
        <w:t>be explored further.</w:t>
      </w:r>
    </w:p>
    <w:p w14:paraId="356889CA" w14:textId="3CA39CE5" w:rsidR="00AA7A32" w:rsidRPr="00F5117F" w:rsidRDefault="00AA7A32" w:rsidP="00BC26D2">
      <w:pPr>
        <w:pStyle w:val="Heading1"/>
        <w:rPr>
          <w:color w:val="auto"/>
        </w:rPr>
      </w:pPr>
      <w:r w:rsidRPr="00F5117F">
        <w:rPr>
          <w:color w:val="auto"/>
        </w:rPr>
        <w:t>Suggestions to improve public relations in healthcare industry</w:t>
      </w:r>
    </w:p>
    <w:p w14:paraId="684219D9" w14:textId="26412A66" w:rsidR="00825E84" w:rsidRDefault="00825E84" w:rsidP="00825E84">
      <w:pPr>
        <w:pStyle w:val="Body"/>
      </w:pPr>
      <w:r w:rsidRPr="00825E84">
        <w:t>Based</w:t>
      </w:r>
      <w:r w:rsidRPr="00F5117F">
        <w:t xml:space="preserve"> on the “principles of reciprocity, equality, respect and belief” among the stakeholders, PR has been equated to being a “unique puzzle” among business merchants, healthcare providers, and suppliers including pharmaceutical companies and patient management </w:t>
      </w:r>
      <w:r w:rsidRPr="00F5117F">
        <w:lastRenderedPageBreak/>
        <w:t xml:space="preserve">organizations </w:t>
      </w:r>
      <w:r w:rsidRPr="00F5117F">
        <w:fldChar w:fldCharType="begin" w:fldLock="1"/>
      </w:r>
      <w:r w:rsidR="00050142">
        <w:instrText>ADDIN CSL_CITATION {"citationItems":[{"id":"ITEM-1","itemData":{"author":[{"dropping-particle":"","family":"Rathore","given":"Vijay Singh","non-dropping-particle":"","parse-names":false,"suffix":""},{"dropping-particle":"","family":"Mathur","given":"N.","non-dropping-particle":"","parse-names":false,"suffix":""},{"dropping-particle":"","family":"Jain","given":"K.","non-dropping-particle":"","parse-names":false,"suffix":""}],"container-title":"Journal of Emerging Technologies and Innovative Research (JETIR)","id":"ITEM-1","issue":"4","issued":{"date-parts":[["2019"]]},"page":"519-524","title":"Role of Public Relation in Health Care Industry of Bhopal","type":"article-journal","volume":"6"},"uris":["http://www.mendeley.com/documents/?uuid=5b4b33dd-79e0-48ae-ac9f-1b6a87ed7258"]}],"mendeley":{"formattedCitation":"(Rathore et al., 2019)","plainTextFormattedCitation":"(Rathore et al., 2019)","previouslyFormattedCitation":"(Rathore et al., 2019)"},"properties":{"noteIndex":0},"schema":"https://github.com/citation-style-language/schema/raw/master/csl-citation.json"}</w:instrText>
      </w:r>
      <w:r w:rsidRPr="00F5117F">
        <w:fldChar w:fldCharType="separate"/>
      </w:r>
      <w:r w:rsidRPr="00F5117F">
        <w:rPr>
          <w:noProof/>
        </w:rPr>
        <w:t>(Rathore et al., 2019)</w:t>
      </w:r>
      <w:r w:rsidRPr="00F5117F">
        <w:fldChar w:fldCharType="end"/>
      </w:r>
      <w:r w:rsidRPr="00F5117F">
        <w:t xml:space="preserve">. </w:t>
      </w:r>
      <w:r>
        <w:t xml:space="preserve">Critical suggestions for the improvement in the public relation machinery of the healthcare industry has been listed below. </w:t>
      </w:r>
    </w:p>
    <w:p w14:paraId="6E4136CE" w14:textId="77777777" w:rsidR="00825E84" w:rsidRDefault="00275E65" w:rsidP="00825E84">
      <w:pPr>
        <w:pStyle w:val="Body"/>
        <w:numPr>
          <w:ilvl w:val="0"/>
          <w:numId w:val="22"/>
        </w:numPr>
      </w:pPr>
      <w:r w:rsidRPr="00F5117F">
        <w:t xml:space="preserve">Some of the early PR activities that were used to improve the reputation of hospitals and generate a positive image about </w:t>
      </w:r>
      <w:r w:rsidR="00F36729">
        <w:t xml:space="preserve">hospitals </w:t>
      </w:r>
      <w:r w:rsidRPr="00F5117F">
        <w:t>include publicizing various sources of media</w:t>
      </w:r>
      <w:r w:rsidR="00641F9E" w:rsidRPr="00F5117F">
        <w:t>,</w:t>
      </w:r>
      <w:r w:rsidRPr="00F5117F">
        <w:t xml:space="preserve"> such as television, radio, face</w:t>
      </w:r>
      <w:r w:rsidR="00641F9E" w:rsidRPr="00F5117F">
        <w:noBreakHyphen/>
      </w:r>
      <w:r w:rsidRPr="00F5117F">
        <w:t>to</w:t>
      </w:r>
      <w:r w:rsidR="00641F9E" w:rsidRPr="00F5117F">
        <w:noBreakHyphen/>
      </w:r>
      <w:r w:rsidRPr="00F5117F">
        <w:t>face</w:t>
      </w:r>
      <w:r w:rsidR="00641F9E" w:rsidRPr="00F5117F">
        <w:t xml:space="preserve"> communication</w:t>
      </w:r>
      <w:r w:rsidRPr="00F5117F">
        <w:t>, press</w:t>
      </w:r>
      <w:r w:rsidR="00641F9E" w:rsidRPr="00F5117F">
        <w:t xml:space="preserve"> publications</w:t>
      </w:r>
      <w:r w:rsidRPr="00F5117F">
        <w:t xml:space="preserve">, printed materials, </w:t>
      </w:r>
      <w:r w:rsidR="00641F9E" w:rsidRPr="00F5117F">
        <w:t>online information</w:t>
      </w:r>
      <w:r w:rsidRPr="00F5117F">
        <w:t>, government</w:t>
      </w:r>
      <w:r w:rsidR="00641F9E" w:rsidRPr="00F5117F">
        <w:t>al</w:t>
      </w:r>
      <w:r w:rsidRPr="00F5117F">
        <w:t xml:space="preserve"> seminars, billboards</w:t>
      </w:r>
      <w:r w:rsidR="00641F9E" w:rsidRPr="00F5117F">
        <w:t>,</w:t>
      </w:r>
      <w:r w:rsidRPr="00F5117F">
        <w:t xml:space="preserve"> and sponsorship</w:t>
      </w:r>
      <w:r w:rsidR="00641F9E" w:rsidRPr="00F5117F">
        <w:t xml:space="preserve"> </w:t>
      </w:r>
      <w:r w:rsidR="000D7871" w:rsidRPr="00F5117F">
        <w:t>activities</w:t>
      </w:r>
      <w:r w:rsidRPr="00F5117F">
        <w:t xml:space="preserve"> </w:t>
      </w:r>
      <w:r w:rsidRPr="00F5117F">
        <w:fldChar w:fldCharType="begin" w:fldLock="1"/>
      </w:r>
      <w:r w:rsidR="008E5CCF" w:rsidRPr="00F5117F">
        <w:instrText>ADDIN CSL_CITATION {"citationItems":[{"id":"ITEM-1","itemData":{"DOI":"10.1080/07359680802118993","ISSN":"07359683","PMID":"19042526","abstract":"Public relations activities for all organizations can have an important effect on consumer decision-making when buying goods or services. This study examines the effect that public relations activities can have regarding consumer decisions and choice. To explore exemplify this relationship a questionnaire was given to 971 patients within public, university and private hospitals in Ankara, Turkey. Study results show that public relations activities were a crucial factor in determining consumer hospital choice. The majority of respondents reported that the behaviors and attitude of personnel as public relations activities that support the hospital's reputation within the public were the primary variables in hospital choice. Health care managers can use these findings to further understand how patients make informed choices related to usage of a health care facility and to develop and/or improve public relations activities. © 2007 by The Haworth Press, Inc. All rights reserved.","author":[{"dropping-particle":"","family":"Tengilimoglu","given":"Dilaver","non-dropping-particle":"","parse-names":false,"suffix":""},{"dropping-particle":"","family":"Yesiltas","given":"Mehmet","non-dropping-particle":"","parse-names":false,"suffix":""},{"dropping-particle":"","family":"Kisa","given":"Adnan","non-dropping-particle":"","parse-names":false,"suffix":""},{"dropping-particle":"","family":"Dziegielewski","given":"Sophia F.","non-dropping-particle":"","parse-names":false,"suffix":""}],"container-title":"Health Marketing Quarterly","id":"ITEM-1","issue":"3-4","issued":{"date-parts":[["2008"]]},"page":"19-31","title":"The role of public relations activities in hospital choice","type":"article-journal","volume":"24"},"uris":["http://www.mendeley.com/documents/?uuid=1a991d74-c7a2-43b8-8f70-e1976f319c7c"]}],"mendeley":{"formattedCitation":"(Tengilimoglu et al., 2008)","plainTextFormattedCitation":"(Tengilimoglu et al., 2008)","previouslyFormattedCitation":"(Tengilimoglu et al., 2008)"},"properties":{"noteIndex":0},"schema":"https://github.com/citation-style-language/schema/raw/master/csl-citation.json"}</w:instrText>
      </w:r>
      <w:r w:rsidRPr="00F5117F">
        <w:fldChar w:fldCharType="separate"/>
      </w:r>
      <w:r w:rsidRPr="00F5117F">
        <w:rPr>
          <w:noProof/>
        </w:rPr>
        <w:t>(Tengilimoglu et al., 2008)</w:t>
      </w:r>
      <w:r w:rsidRPr="00F5117F">
        <w:fldChar w:fldCharType="end"/>
      </w:r>
      <w:r w:rsidRPr="00F5117F">
        <w:t xml:space="preserve">. </w:t>
      </w:r>
    </w:p>
    <w:p w14:paraId="61888286" w14:textId="77777777" w:rsidR="00825E84" w:rsidRDefault="00825E84" w:rsidP="00825E84">
      <w:pPr>
        <w:pStyle w:val="Body"/>
        <w:numPr>
          <w:ilvl w:val="0"/>
          <w:numId w:val="22"/>
        </w:numPr>
      </w:pPr>
      <w:r>
        <w:t>Since the s</w:t>
      </w:r>
      <w:r w:rsidRPr="00F5117F">
        <w:t xml:space="preserve">uccess of healthcare organizations depends upon careful planning and orchestrating of PR activities </w:t>
      </w:r>
      <w:r w:rsidRPr="00F5117F">
        <w:fldChar w:fldCharType="begin" w:fldLock="1"/>
      </w:r>
      <w:r w:rsidRPr="00F5117F">
        <w:instrText>ADDIN CSL_CITATION {"citationItems":[{"id":"ITEM-1","itemData":{"DOI":"10.1080/07359680802118969","ISSN":"07359683","PMID":"19042525","abstract":"This article provides health care audiences with a framework for understanding different perspectives of the role and functions of public relations in healthcare organizations and the resultant alternatives for organizing and enacting public relations functions. Using an example of a current issue receiving much attention in US healthcare (improving rates of organ donation), the article provides examples of how these different perspectives influence public relations goals and objectives, definitions of 'public', activities undertaken, who undertakes them and where they fit into the organizational hierarchy. © 2007 by The Haworth Press, Inc. All rights reserved.","author":[{"dropping-particle":"","family":"Guy","given":"Bonnie","non-dropping-particle":"","parse-names":false,"suffix":""},{"dropping-particle":"","family":"Williams","given":"David R.","non-dropping-particle":"","parse-names":false,"suffix":""},{"dropping-particle":"","family":"Aldridge","given":"Alicia","non-dropping-particle":"","parse-names":false,"suffix":""},{"dropping-particle":"","family":"Roggenkamp","given":"Susan D.","non-dropping-particle":"","parse-names":false,"suffix":""}],"container-title":"Health Marketing Quarterly","id":"ITEM-1","issue":"3-4","issued":{"date-parts":[["2008"]]},"page":"1-18","title":"Approaches to organizing public relations functions in healthcare","type":"article-journal","volume":"24"},"uris":["http://www.mendeley.com/documents/?uuid=a2b8d5aa-9776-47f0-879e-9cbb5d62e46d"]}],"mendeley":{"formattedCitation":"(Guy et al., 2008)","plainTextFormattedCitation":"(Guy et al., 2008)","previouslyFormattedCitation":"(Guy et al., 2008)"},"properties":{"noteIndex":0},"schema":"https://github.com/citation-style-language/schema/raw/master/csl-citation.json"}</w:instrText>
      </w:r>
      <w:r w:rsidRPr="00F5117F">
        <w:fldChar w:fldCharType="separate"/>
      </w:r>
      <w:r w:rsidRPr="00F5117F">
        <w:rPr>
          <w:noProof/>
        </w:rPr>
        <w:t>(Guy et al., 2008)</w:t>
      </w:r>
      <w:r w:rsidRPr="00F5117F">
        <w:fldChar w:fldCharType="end"/>
      </w:r>
      <w:r>
        <w:t>, i</w:t>
      </w:r>
      <w:r w:rsidRPr="00F5117F">
        <w:t xml:space="preserve">t is essential to have a PR department that is recruited with qualified officers in each hospital </w:t>
      </w:r>
      <w:r w:rsidRPr="00F5117F">
        <w:fldChar w:fldCharType="begin" w:fldLock="1"/>
      </w:r>
      <w:r w:rsidRPr="00F5117F">
        <w:instrText>ADDIN CSL_CITATION {"citationItems":[{"id":"ITEM-1","itemData":{"DOI":"10.57030/23364890.cemj.30.4.192","author":[{"dropping-particle":"","family":"Gergi","given":"Ms","non-dropping-particle":"","parse-names":false,"suffix":""},{"dropping-particle":"","family":"Sai","given":"Neerajana","non-dropping-particle":"","parse-names":false,"suffix":""},{"dropping-particle":"","family":"Madduri","given":"Chenna Upendra","non-dropping-particle":"","parse-names":false,"suffix":""},{"dropping-particle":"","family":"Rajasekhar","given":"Mamilla","non-dropping-particle":"","parse-names":false,"suffix":""}],"container-title":"Central European Management Journal","id":"ITEM-1","issue":"4","issued":{"date-parts":[["2022"]]},"page":"1902-1906","title":"Challenges, Opportunities and Strategies in Marketing of Healthcare Services in India","type":"article-journal","volume":"30"},"uris":["http://www.mendeley.com/documents/?uuid=14441b02-e68b-4914-99cb-5f2d19697e58"]}],"mendeley":{"formattedCitation":"(Gergi et al., 2022)","plainTextFormattedCitation":"(Gergi et al., 2022)","previouslyFormattedCitation":"(Gergi et al., 2022)"},"properties":{"noteIndex":0},"schema":"https://github.com/citation-style-language/schema/raw/master/csl-citation.json"}</w:instrText>
      </w:r>
      <w:r w:rsidRPr="00F5117F">
        <w:fldChar w:fldCharType="separate"/>
      </w:r>
      <w:r w:rsidRPr="00F5117F">
        <w:rPr>
          <w:noProof/>
        </w:rPr>
        <w:t>(Gergi et al., 2022)</w:t>
      </w:r>
      <w:r w:rsidRPr="00F5117F">
        <w:fldChar w:fldCharType="end"/>
      </w:r>
      <w:r w:rsidRPr="00F5117F">
        <w:t xml:space="preserve">. The PR staff must be well trained to improve the public opinion of healthcare facilities </w:t>
      </w:r>
      <w:r w:rsidRPr="00F5117F">
        <w:fldChar w:fldCharType="begin" w:fldLock="1"/>
      </w:r>
      <w:r w:rsidRPr="00F5117F">
        <w:instrText>ADDIN CSL_CITATION {"citationItems":[{"id":"ITEM-1","itemData":{"DOI":"10.1080/07359680802118993","ISSN":"07359683","PMID":"19042526","abstract":"Public relations activities for all organizations can have an important effect on consumer decision-making when buying goods or services. This study examines the effect that public relations activities can have regarding consumer decisions and choice. To explore exemplify this relationship a questionnaire was given to 971 patients within public, university and private hospitals in Ankara, Turkey. Study results show that public relations activities were a crucial factor in determining consumer hospital choice. The majority of respondents reported that the behaviors and attitude of personnel as public relations activities that support the hospital's reputation within the public were the primary variables in hospital choice. Health care managers can use these findings to further understand how patients make informed choices related to usage of a health care facility and to develop and/or improve public relations activities. © 2007 by The Haworth Press, Inc. All rights reserved.","author":[{"dropping-particle":"","family":"Tengilimoglu","given":"Dilaver","non-dropping-particle":"","parse-names":false,"suffix":""},{"dropping-particle":"","family":"Yesiltas","given":"Mehmet","non-dropping-particle":"","parse-names":false,"suffix":""},{"dropping-particle":"","family":"Kisa","given":"Adnan","non-dropping-particle":"","parse-names":false,"suffix":""},{"dropping-particle":"","family":"Dziegielewski","given":"Sophia F.","non-dropping-particle":"","parse-names":false,"suffix":""}],"container-title":"Health Marketing Quarterly","id":"ITEM-1","issue":"3-4","issued":{"date-parts":[["2008"]]},"page":"19-31","title":"The role of public relations activities in hospital choice","type":"article-journal","volume":"24"},"uris":["http://www.mendeley.com/documents/?uuid=1a991d74-c7a2-43b8-8f70-e1976f319c7c"]},{"id":"ITEM-2","itemData":{"author":[{"dropping-particle":"","family":"Sreenivas","given":"T","non-dropping-particle":"","parse-names":false,"suffix":""},{"dropping-particle":"","family":"Srinivasarao","given":"B","non-dropping-particle":"","parse-names":false,"suffix":""},{"dropping-particle":"","family":"Rao","given":"U. Srinivasa","non-dropping-particle":"","parse-names":false,"suffix":""}],"container-title":"International Journal of Advanced Research in Management and Social Sciences","id":"ITEM-2","issue":"4","issued":{"date-parts":[["2013"]]},"page":"187-207","title":"An Analysis on Marketing Mix in Hospitals","type":"article-journal","volume":"2"},"uris":["http://www.mendeley.com/documents/?uuid=7de2b143-9c83-4a3e-bbce-b5c7ca20ada8"]}],"mendeley":{"formattedCitation":"(Sreenivas et al., 2013; Tengilimoglu et al., 2008)","plainTextFormattedCitation":"(Sreenivas et al., 2013; Tengilimoglu et al., 2008)","previouslyFormattedCitation":"(Sreenivas et al., 2013; Tengilimoglu et al., 2008)"},"properties":{"noteIndex":0},"schema":"https://github.com/citation-style-language/schema/raw/master/csl-citation.json"}</w:instrText>
      </w:r>
      <w:r w:rsidRPr="00F5117F">
        <w:fldChar w:fldCharType="separate"/>
      </w:r>
      <w:r w:rsidRPr="00F5117F">
        <w:rPr>
          <w:noProof/>
        </w:rPr>
        <w:t>(Sreenivas et al., 2013; Tengilimoglu et al., 2008)</w:t>
      </w:r>
      <w:r w:rsidRPr="00F5117F">
        <w:fldChar w:fldCharType="end"/>
      </w:r>
      <w:r w:rsidRPr="00F5117F">
        <w:t>.</w:t>
      </w:r>
    </w:p>
    <w:p w14:paraId="3C47E507" w14:textId="7D3E6715" w:rsidR="00825E84" w:rsidRDefault="00040EE2" w:rsidP="00DA2806">
      <w:pPr>
        <w:pStyle w:val="Body"/>
        <w:numPr>
          <w:ilvl w:val="0"/>
          <w:numId w:val="22"/>
        </w:numPr>
      </w:pPr>
      <w:r w:rsidRPr="00F5117F">
        <w:t>T</w:t>
      </w:r>
      <w:r w:rsidR="005F610F" w:rsidRPr="00F5117F">
        <w:t>raining</w:t>
      </w:r>
      <w:r w:rsidRPr="00F5117F">
        <w:t xml:space="preserve"> and recruitment of PROs should </w:t>
      </w:r>
      <w:r w:rsidR="000D7871" w:rsidRPr="00F5117F">
        <w:t xml:space="preserve">be </w:t>
      </w:r>
      <w:r w:rsidRPr="00F5117F">
        <w:t>considered as an investment</w:t>
      </w:r>
      <w:r w:rsidR="000D7871" w:rsidRPr="00F5117F">
        <w:t xml:space="preserve"> and not as an added expense</w:t>
      </w:r>
      <w:r w:rsidRPr="00F5117F">
        <w:t xml:space="preserve"> </w:t>
      </w:r>
      <w:r w:rsidR="005F610F" w:rsidRPr="00F5117F">
        <w:fldChar w:fldCharType="begin" w:fldLock="1"/>
      </w:r>
      <w:r w:rsidR="005F610F" w:rsidRPr="00F5117F">
        <w:instrText>ADDIN CSL_CITATION {"citationItems":[{"id":"ITEM-1","itemData":{"abstract":"The authors analyze how public relations can help health care institutions in communicating with the target population. Authors among the first define public relations in health care. For them, public relations in the health care is communication process of health institutions (hospitals, primary health care centers, etc.) with its internal and external public, in order to achieve mutual respect, understanding and achieving mutual interests. In this paper, the authors also provide practical advice of seven points which health institutions should do to build successful public relations and communication with internal and external public, and improve its image in the public.","author":[{"dropping-particle":"","family":"Tomic","given":"Z.","non-dropping-particle":"","parse-names":false,"suffix":""},{"dropping-particle":"","family":"Lasic","given":"D.","non-dropping-particle":"","parse-names":false,"suffix":""},{"dropping-particle":"","family":"Tomic","given":"T.","non-dropping-particle":"","parse-names":false,"suffix":""}],"container-title":"Materia Socio Medica","id":"ITEM-1","issue":"1","issued":{"date-parts":[["2010"]]},"page":"25-27","title":"Public Relations in Health Care","type":"article-journal","volume":"22"},"uris":["http://www.mendeley.com/documents/?uuid=a79e9625-4586-4e40-985e-7c44e9b9bc5f"]}],"mendeley":{"formattedCitation":"(Tomic et al., 2010)","plainTextFormattedCitation":"(Tomic et al., 2010)","previouslyFormattedCitation":"(Tomic et al., 2010)"},"properties":{"noteIndex":0},"schema":"https://github.com/citation-style-language/schema/raw/master/csl-citation.json"}</w:instrText>
      </w:r>
      <w:r w:rsidR="005F610F" w:rsidRPr="00F5117F">
        <w:fldChar w:fldCharType="separate"/>
      </w:r>
      <w:r w:rsidR="005F610F" w:rsidRPr="00F5117F">
        <w:rPr>
          <w:noProof/>
        </w:rPr>
        <w:t>(Tomic et al., 2010)</w:t>
      </w:r>
      <w:r w:rsidR="005F610F" w:rsidRPr="00F5117F">
        <w:fldChar w:fldCharType="end"/>
      </w:r>
      <w:r w:rsidR="005F610F" w:rsidRPr="00F5117F">
        <w:t>. Along with this, communication needs to be bidirectional</w:t>
      </w:r>
      <w:r w:rsidR="000D7871" w:rsidRPr="00F5117F">
        <w:t>,</w:t>
      </w:r>
      <w:r w:rsidR="005F610F" w:rsidRPr="00F5117F">
        <w:t xml:space="preserve"> proactive</w:t>
      </w:r>
      <w:r w:rsidR="000D7871" w:rsidRPr="00F5117F">
        <w:t>,</w:t>
      </w:r>
      <w:r w:rsidR="005F610F" w:rsidRPr="00F5117F">
        <w:t xml:space="preserve"> and relentless. </w:t>
      </w:r>
      <w:r w:rsidR="00A70185" w:rsidRPr="00F5117F">
        <w:t xml:space="preserve">Use of two-way </w:t>
      </w:r>
      <w:r w:rsidR="000D7871" w:rsidRPr="00F5117F">
        <w:t xml:space="preserve">PR </w:t>
      </w:r>
      <w:r w:rsidR="00A70185" w:rsidRPr="00F5117F">
        <w:t xml:space="preserve">models, collaboration </w:t>
      </w:r>
      <w:r w:rsidR="000D7871" w:rsidRPr="00F5117F">
        <w:t xml:space="preserve">among </w:t>
      </w:r>
      <w:r w:rsidR="00A70185" w:rsidRPr="00F5117F">
        <w:t xml:space="preserve">competitors, </w:t>
      </w:r>
      <w:r w:rsidR="000D7871" w:rsidRPr="00F5117F">
        <w:t xml:space="preserve">assumption of </w:t>
      </w:r>
      <w:r w:rsidR="00A70185" w:rsidRPr="00F5117F">
        <w:t xml:space="preserve">leadership, continued </w:t>
      </w:r>
      <w:r w:rsidR="00F36729">
        <w:t xml:space="preserve">usage </w:t>
      </w:r>
      <w:r w:rsidR="00A70185" w:rsidRPr="00F5117F">
        <w:t xml:space="preserve">of education, identification of reforms in healthcare systems, sustained use of traditional PR methods, </w:t>
      </w:r>
      <w:r w:rsidR="000D7871" w:rsidRPr="00F5117F">
        <w:t xml:space="preserve">usage of </w:t>
      </w:r>
      <w:r w:rsidR="00A70185" w:rsidRPr="00F5117F">
        <w:t xml:space="preserve">fashion with marketing, hiring of competent personnel, </w:t>
      </w:r>
      <w:r w:rsidR="000D7871" w:rsidRPr="00F5117F">
        <w:t>promotion of</w:t>
      </w:r>
      <w:r w:rsidR="00A70185" w:rsidRPr="00F5117F">
        <w:t xml:space="preserve"> patient</w:t>
      </w:r>
      <w:r w:rsidR="000D7871" w:rsidRPr="00F5117F">
        <w:noBreakHyphen/>
      </w:r>
      <w:r w:rsidR="00A70185" w:rsidRPr="00F5117F">
        <w:t>centered approach</w:t>
      </w:r>
      <w:r w:rsidR="000D7871" w:rsidRPr="00F5117F">
        <w:t>es</w:t>
      </w:r>
      <w:r w:rsidR="00A70185" w:rsidRPr="00F5117F">
        <w:t xml:space="preserve">, </w:t>
      </w:r>
      <w:r w:rsidR="000D7871" w:rsidRPr="00F5117F">
        <w:t xml:space="preserve">amendment </w:t>
      </w:r>
      <w:r w:rsidR="00A70185" w:rsidRPr="00F5117F">
        <w:t xml:space="preserve">of PR models, and </w:t>
      </w:r>
      <w:r w:rsidR="000D7871" w:rsidRPr="00F5117F">
        <w:t xml:space="preserve">sensitization of </w:t>
      </w:r>
      <w:r w:rsidR="00A70185" w:rsidRPr="00F5117F">
        <w:t xml:space="preserve">PROs </w:t>
      </w:r>
      <w:r w:rsidR="00130AC0">
        <w:t>toward</w:t>
      </w:r>
      <w:r w:rsidR="00A70185" w:rsidRPr="00F5117F">
        <w:t xml:space="preserve"> healthcare are some of the best practices conducted by PROs </w:t>
      </w:r>
      <w:r w:rsidR="00A70185" w:rsidRPr="00F5117F">
        <w:fldChar w:fldCharType="begin" w:fldLock="1"/>
      </w:r>
      <w:r w:rsidR="001D7574" w:rsidRPr="00F5117F">
        <w:instrText>ADDIN CSL_CITATION {"citationItems":[{"id":"ITEM-1","itemData":{"author":[{"dropping-particle":"","family":"Hetherington","given":"L. Traynowicz","non-dropping-particle":"","parse-names":false,"suffix":""},{"dropping-particle":"","family":"Ekachai","given":"Daradirek","non-dropping-particle":"","parse-names":false,"suffix":""},{"dropping-particle":"","family":"Parkinson","given":"Michael G.","non-dropping-particle":"","parse-names":false,"suffix":""}],"container-title":"Handbook of public relations","id":"ITEM-1","issued":{"date-parts":[["2001"]]},"page":"571 - 578","title":"Public relations in the healthcare industry","type":"chapter"},"uris":["http://www.mendeley.com/documents/?uuid=efd98429-ee8e-4059-b84c-c13b2eee271f"]}],"mendeley":{"formattedCitation":"(Hetherington et al., 2001)","plainTextFormattedCitation":"(Hetherington et al., 2001)","previouslyFormattedCitation":"(Hetherington et al., 2001)"},"properties":{"noteIndex":0},"schema":"https://github.com/citation-style-language/schema/raw/master/csl-citation.json"}</w:instrText>
      </w:r>
      <w:r w:rsidR="00A70185" w:rsidRPr="00F5117F">
        <w:fldChar w:fldCharType="separate"/>
      </w:r>
      <w:r w:rsidR="00A70185" w:rsidRPr="00F5117F">
        <w:rPr>
          <w:noProof/>
        </w:rPr>
        <w:t>(Hetherington et al., 2001)</w:t>
      </w:r>
      <w:r w:rsidR="00A70185" w:rsidRPr="00F5117F">
        <w:fldChar w:fldCharType="end"/>
      </w:r>
      <w:r w:rsidR="00A70185" w:rsidRPr="00F5117F">
        <w:t xml:space="preserve">. </w:t>
      </w:r>
    </w:p>
    <w:p w14:paraId="146A25F6" w14:textId="1EE52DF8" w:rsidR="00825E84" w:rsidRDefault="000D7871" w:rsidP="00825E84">
      <w:pPr>
        <w:pStyle w:val="Body"/>
        <w:numPr>
          <w:ilvl w:val="0"/>
          <w:numId w:val="22"/>
        </w:numPr>
      </w:pPr>
      <w:r w:rsidRPr="00F5117F">
        <w:t xml:space="preserve">PR </w:t>
      </w:r>
      <w:r w:rsidR="00B92D0F" w:rsidRPr="00F5117F">
        <w:t xml:space="preserve">department </w:t>
      </w:r>
      <w:r w:rsidRPr="00F5117F">
        <w:t xml:space="preserve">should </w:t>
      </w:r>
      <w:r w:rsidR="00B92D0F" w:rsidRPr="00F5117F">
        <w:t xml:space="preserve">maintain good terms with media to avoid negative publicity </w:t>
      </w:r>
      <w:r w:rsidR="00B92D0F" w:rsidRPr="00F5117F">
        <w:fldChar w:fldCharType="begin" w:fldLock="1"/>
      </w:r>
      <w:r w:rsidR="00050142">
        <w:instrText>ADDIN CSL_CITATION {"citationItems":[{"id":"ITEM-1","itemData":{"author":[{"dropping-particle":"","family":"Rathore","given":"Vijay Singh","non-dropping-particle":"","parse-names":false,"suffix":""},{"dropping-particle":"","family":"Mathur","given":"N.","non-dropping-particle":"","parse-names":false,"suffix":""},{"dropping-particle":"","family":"Jain","given":"K.","non-dropping-particle":"","parse-names":false,"suffix":""}],"container-title":"Journal of Emerging Technologies and Innovative Research (JETIR)","id":"ITEM-1","issue":"4","issued":{"date-parts":[["2019"]]},"page":"519-524","title":"Role of Public Relation in Health Care Industry of Bhopal","type":"article-journal","volume":"6"},"uris":["http://www.mendeley.com/documents/?uuid=5b4b33dd-79e0-48ae-ac9f-1b6a87ed7258"]}],"mendeley":{"formattedCitation":"(Rathore et al., 2019)","plainTextFormattedCitation":"(Rathore et al., 2019)","previouslyFormattedCitation":"(Rathore et al., 2019)"},"properties":{"noteIndex":0},"schema":"https://github.com/citation-style-language/schema/raw/master/csl-citation.json"}</w:instrText>
      </w:r>
      <w:r w:rsidR="00B92D0F" w:rsidRPr="00F5117F">
        <w:fldChar w:fldCharType="separate"/>
      </w:r>
      <w:r w:rsidR="00B92D0F" w:rsidRPr="00F5117F">
        <w:rPr>
          <w:noProof/>
        </w:rPr>
        <w:t>(Rathore et al., 2019)</w:t>
      </w:r>
      <w:r w:rsidR="00B92D0F" w:rsidRPr="00F5117F">
        <w:fldChar w:fldCharType="end"/>
      </w:r>
      <w:r w:rsidR="00B92D0F" w:rsidRPr="00F5117F">
        <w:t xml:space="preserve">. </w:t>
      </w:r>
      <w:r w:rsidR="001A7DD4" w:rsidRPr="00F5117F">
        <w:t xml:space="preserve">Along with this, community development services should be included as a part of PR activities </w:t>
      </w:r>
      <w:r w:rsidR="001A7DD4" w:rsidRPr="00F5117F">
        <w:fldChar w:fldCharType="begin" w:fldLock="1"/>
      </w:r>
      <w:r w:rsidR="001A7DD4" w:rsidRPr="00F5117F">
        <w:instrText>ADDIN CSL_CITATION {"citationItems":[{"id":"ITEM-1","itemData":{"DOI":"10.57030/23364890.cemj.30.4.192","author":[{"dropping-particle":"","family":"Gergi","given":"Ms","non-dropping-particle":"","parse-names":false,"suffix":""},{"dropping-particle":"","family":"Sai","given":"Neerajana","non-dropping-particle":"","parse-names":false,"suffix":""},{"dropping-particle":"","family":"Madduri","given":"Chenna Upendra","non-dropping-particle":"","parse-names":false,"suffix":""},{"dropping-particle":"","family":"Rajasekhar","given":"Mamilla","non-dropping-particle":"","parse-names":false,"suffix":""}],"container-title":"Central European Management Journal","id":"ITEM-1","issue":"4","issued":{"date-parts":[["2022"]]},"page":"1902-1906","title":"Challenges, Opportunities and Strategies in Marketing of Healthcare Services in India","type":"article-journal","volume":"30"},"uris":["http://www.mendeley.com/documents/?uuid=14441b02-e68b-4914-99cb-5f2d19697e58"]}],"mendeley":{"formattedCitation":"(Gergi et al., 2022)","plainTextFormattedCitation":"(Gergi et al., 2022)","previouslyFormattedCitation":"(Gergi et al., 2022)"},"properties":{"noteIndex":0},"schema":"https://github.com/citation-style-language/schema/raw/master/csl-citation.json"}</w:instrText>
      </w:r>
      <w:r w:rsidR="001A7DD4" w:rsidRPr="00F5117F">
        <w:fldChar w:fldCharType="separate"/>
      </w:r>
      <w:r w:rsidR="001A7DD4" w:rsidRPr="00F5117F">
        <w:rPr>
          <w:noProof/>
        </w:rPr>
        <w:t>(Gergi et al., 2022)</w:t>
      </w:r>
      <w:r w:rsidR="001A7DD4" w:rsidRPr="00F5117F">
        <w:fldChar w:fldCharType="end"/>
      </w:r>
      <w:r w:rsidR="001A7DD4" w:rsidRPr="00F5117F">
        <w:t>. PR</w:t>
      </w:r>
      <w:r w:rsidR="008E5CCF" w:rsidRPr="00F5117F">
        <w:t xml:space="preserve"> should include marketing of services provided by hospitals</w:t>
      </w:r>
      <w:r w:rsidR="001A7DD4" w:rsidRPr="00F5117F">
        <w:t xml:space="preserve"> that aid in their sustenance and attain a competitive edge </w:t>
      </w:r>
      <w:r w:rsidR="00707E40" w:rsidRPr="00F5117F">
        <w:fldChar w:fldCharType="begin" w:fldLock="1"/>
      </w:r>
      <w:r w:rsidR="00050142">
        <w:instrText>ADDIN CSL_CITATION {"citationItems":[{"id":"ITEM-1","itemData":{"author":[{"dropping-particle":"","family":"Rathore","given":"Vijay Singh","non-dropping-particle":"","parse-names":false,"suffix":""},{"dropping-particle":"","family":"Mathur","given":"N.","non-dropping-particle":"","parse-names":false,"suffix":""},{"dropping-particle":"","family":"Jain","given":"K.","non-dropping-particle":"","parse-names":false,"suffix":""}],"container-title":"Journal of Emerging Technologies and Innovative Research (JETIR)","id":"ITEM-1","issue":"4","issued":{"date-parts":[["2019"]]},"page":"519-524","title":"Role of Public Relation in Health Care Industry of Bhopal","type":"article-journal","volume":"6"},"uris":["http://www.mendeley.com/documents/?uuid=5b4b33dd-79e0-48ae-ac9f-1b6a87ed7258"]}],"mendeley":{"formattedCitation":"(Rathore et al., 2019)","plainTextFormattedCitation":"(Rathore et al., 2019)","previouslyFormattedCitation":"(Rathore et al., 2019)"},"properties":{"noteIndex":0},"schema":"https://github.com/citation-style-language/schema/raw/master/csl-citation.json"}</w:instrText>
      </w:r>
      <w:r w:rsidR="00707E40" w:rsidRPr="00F5117F">
        <w:fldChar w:fldCharType="separate"/>
      </w:r>
      <w:r w:rsidR="00707E40" w:rsidRPr="00F5117F">
        <w:rPr>
          <w:noProof/>
        </w:rPr>
        <w:t>(Rathore et al., 2019)</w:t>
      </w:r>
      <w:r w:rsidR="00707E40" w:rsidRPr="00F5117F">
        <w:fldChar w:fldCharType="end"/>
      </w:r>
      <w:r w:rsidR="008E5CCF" w:rsidRPr="00F5117F">
        <w:t xml:space="preserve">. </w:t>
      </w:r>
      <w:r w:rsidR="00825E84" w:rsidRPr="00F5117F">
        <w:t xml:space="preserve">PROs should be open to receive any criticism that could impact consumer satisfaction </w:t>
      </w:r>
      <w:r w:rsidR="00825E84" w:rsidRPr="00F5117F">
        <w:fldChar w:fldCharType="begin" w:fldLock="1"/>
      </w:r>
      <w:r w:rsidR="00825E84" w:rsidRPr="00F5117F">
        <w:instrText>ADDIN CSL_CITATION {"citationItems":[{"id":"ITEM-1","itemData":{"DOI":"10.18196/jkm.13315","ISSN":"1979-6765","abstract":"Health organizations, in this case, hospitals, have faced many difficult challenges due to the Covid- 19 pandemic, which forced them to change their working methods in order to adapt to the new circumstances. This study aimed to find out the tasks of the PR practitioner at RSND during the COVID-19 pandemic. The researchers used the qualitative method with a descriptive approach. The in-depth interview was used as a study tool to collect primary data. The researchers analyzed the data based on the main functions of public relations, chaos theory, and structural-functionalism theory. Meanwhile, the paradigm used in this study is the constructivism paradigm. The findings showed that the public relations officers at RSND developed their tasks in line with the new situation of the Coronavirus epidemic. Covid-19 imposed on the public relations officers several new tasks, most notably; coordination with Diponegoro University regarding complaints related to Coronavirus and the launch of RSND PCR laboratory services, electronic patient registration through RSNDku application, measuring patient satisfaction via the Internet, issuing awareness leaflets to the public about the dangers of Coronavirus and ways of prevention, interacting with hospital audiences through social media, in addition to several marketing, and other administrative duties. The uniqueness of PR in RSND during Covid-19 is launching Healthy Life MNC in collaboration with Trijaya 89.8 FM in Javanese and Indonesian language about Covid-19.","author":[{"dropping-particle":"","family":"Islam","given":"Karem Rouby","non-dropping-particle":"","parse-names":false,"suffix":""},{"dropping-particle":"","family":"Luqman","given":"Yanuar","non-dropping-particle":"","parse-names":false,"suffix":""}],"container-title":"Komunikator","id":"ITEM-1","issue":"1","issued":{"date-parts":[["2022"]]},"page":"67-78","title":"Tasks of Public Relations Officer at RSND during COVID-19 Pandemic","type":"article-journal","volume":"14"},"uris":["http://www.mendeley.com/documents/?uuid=bd60d7fd-4fd0-47fc-8d69-3c397f772a9b"]}],"mendeley":{"formattedCitation":"(Islam &amp; Luqman, 2022)","plainTextFormattedCitation":"(Islam &amp; Luqman, 2022)","previouslyFormattedCitation":"(Islam &amp; Luqman, 2022)"},"properties":{"noteIndex":0},"schema":"https://github.com/citation-style-language/schema/raw/master/csl-citation.json"}</w:instrText>
      </w:r>
      <w:r w:rsidR="00825E84" w:rsidRPr="00F5117F">
        <w:fldChar w:fldCharType="separate"/>
      </w:r>
      <w:r w:rsidR="00825E84" w:rsidRPr="00F5117F">
        <w:rPr>
          <w:noProof/>
        </w:rPr>
        <w:t>(Islam &amp; Luqman, 2022)</w:t>
      </w:r>
      <w:r w:rsidR="00825E84" w:rsidRPr="00F5117F">
        <w:fldChar w:fldCharType="end"/>
      </w:r>
      <w:r w:rsidR="00825E84" w:rsidRPr="00F5117F">
        <w:t>.</w:t>
      </w:r>
    </w:p>
    <w:p w14:paraId="5608BAB8" w14:textId="6A56DD58" w:rsidR="00825E84" w:rsidRDefault="00196DCD" w:rsidP="00825E84">
      <w:pPr>
        <w:pStyle w:val="Body"/>
        <w:numPr>
          <w:ilvl w:val="0"/>
          <w:numId w:val="22"/>
        </w:numPr>
      </w:pPr>
      <w:r w:rsidRPr="00F5117F">
        <w:t>S</w:t>
      </w:r>
      <w:r w:rsidR="00707E40" w:rsidRPr="00F5117F">
        <w:t xml:space="preserve">ophisticated technological expertise </w:t>
      </w:r>
      <w:r w:rsidRPr="00F5117F">
        <w:t xml:space="preserve">must be adopted </w:t>
      </w:r>
      <w:r w:rsidR="00707E40" w:rsidRPr="00F5117F">
        <w:t xml:space="preserve">and state-of-the-art machinery </w:t>
      </w:r>
      <w:r w:rsidRPr="00F5117F">
        <w:t xml:space="preserve">must be </w:t>
      </w:r>
      <w:r w:rsidR="00707E40" w:rsidRPr="00F5117F">
        <w:t xml:space="preserve">acquired by hospitals to attract business. </w:t>
      </w:r>
      <w:r w:rsidR="00825E84" w:rsidRPr="00F5117F">
        <w:t xml:space="preserve">Facilities available in hospitals must be described adequately </w:t>
      </w:r>
      <w:r w:rsidR="00825E84">
        <w:t xml:space="preserve">and patients must be able to access the facilities easily </w:t>
      </w:r>
      <w:r w:rsidR="00825E84" w:rsidRPr="00F5117F">
        <w:fldChar w:fldCharType="begin" w:fldLock="1"/>
      </w:r>
      <w:r w:rsidR="00825E84" w:rsidRPr="00F5117F">
        <w:instrText>ADDIN CSL_CITATION {"citationItems":[{"id":"ITEM-1","itemData":{"author":[{"dropping-particle":"","family":"Akp","given":"Junaid","non-dropping-particle":"","parse-names":false,"suffix":""}],"container-title":"International Journal For Technological Research In Engineering","id":"ITEM-1","issue":"5","issued":{"date-parts":[["2021"]]},"page":"163-166","title":"Role of public relation in private healthcare institutions in Kerala","type":"article-journal","volume":"8"},"uris":["http://www.mendeley.com/documents/?uuid=2894cdd9-9e4e-4ab5-906c-2e05e0c9f298"]}],"mendeley":{"formattedCitation":"(Akp, 2021)","plainTextFormattedCitation":"(Akp, 2021)","previouslyFormattedCitation":"(Akp, 2021)"},"properties":{"noteIndex":0},"schema":"https://github.com/citation-style-language/schema/raw/master/csl-citation.json"}</w:instrText>
      </w:r>
      <w:r w:rsidR="00825E84" w:rsidRPr="00F5117F">
        <w:fldChar w:fldCharType="separate"/>
      </w:r>
      <w:r w:rsidR="00825E84" w:rsidRPr="00F5117F">
        <w:rPr>
          <w:noProof/>
        </w:rPr>
        <w:t>(Akp, 2021)</w:t>
      </w:r>
      <w:r w:rsidR="00825E84" w:rsidRPr="00F5117F">
        <w:fldChar w:fldCharType="end"/>
      </w:r>
      <w:r w:rsidR="00825E84" w:rsidRPr="00F5117F">
        <w:t>.</w:t>
      </w:r>
    </w:p>
    <w:p w14:paraId="0EBC1627" w14:textId="3AB96F94" w:rsidR="00825E84" w:rsidRDefault="00891BD3" w:rsidP="009E3CBE">
      <w:pPr>
        <w:pStyle w:val="Body"/>
        <w:numPr>
          <w:ilvl w:val="0"/>
          <w:numId w:val="22"/>
        </w:numPr>
      </w:pPr>
      <w:r>
        <w:lastRenderedPageBreak/>
        <w:t>W</w:t>
      </w:r>
      <w:r w:rsidR="006D129A" w:rsidRPr="00F5117F">
        <w:t xml:space="preserve">ord of mouth remains the best form of promotion </w:t>
      </w:r>
      <w:r>
        <w:t>for</w:t>
      </w:r>
      <w:r w:rsidR="006D129A" w:rsidRPr="00F5117F">
        <w:t xml:space="preserve"> </w:t>
      </w:r>
      <w:r w:rsidR="00786E71" w:rsidRPr="00F5117F">
        <w:t xml:space="preserve">healthcare </w:t>
      </w:r>
      <w:r w:rsidR="00050142" w:rsidRPr="00F5117F">
        <w:fldChar w:fldCharType="begin" w:fldLock="1"/>
      </w:r>
      <w:r w:rsidR="00050142" w:rsidRPr="00F5117F">
        <w:instrText>ADDIN CSL_CITATION {"citationItems":[{"id":"ITEM-1","itemData":{"author":[{"dropping-particle":"","family":"Vujadinovic","given":"N.","non-dropping-particle":"","parse-names":false,"suffix":""}],"container-title":"Health Information Management: Empowering public health","editor":[{"dropping-particle":"","family":"Mantas","given":"J.","non-dropping-particle":"","parse-names":false,"suffix":""},{"dropping-particle":"","family":"Sendelj","given":"R.","non-dropping-particle":"","parse-names":false,"suffix":""},{"dropping-particle":"","family":"Ognjanovic","given":"I.","non-dropping-particle":"","parse-names":false,"suffix":""},{"dropping-particle":"","family":"Knaup","given":"P.","non-dropping-particle":"","parse-names":false,"suffix":""},{"dropping-particle":"","family":"Ammenwerth","given":"E.","non-dropping-particle":"","parse-names":false,"suffix":""},{"dropping-particle":"","family":"Varga","given":"O.","non-dropping-particle":"","parse-names":false,"suffix":""}],"id":"ITEM-1","issued":{"date-parts":[["2020"]]},"page":"42-51","publisher":"IOS Press","publisher-place":"Amsterdam","title":"Communication and public relations in healthcare","type":"chapter"},"uris":["http://www.mendeley.com/documents/?uuid=64612dad-af50-4616-be6c-091825763edf"]}],"mendeley":{"formattedCitation":"(Vujadinovic, 2020)","plainTextFormattedCitation":"(Vujadinovic, 2020)","previouslyFormattedCitation":"(Vujadinovic, 2020)"},"properties":{"noteIndex":0},"schema":"https://github.com/citation-style-language/schema/raw/master/csl-citation.json"}</w:instrText>
      </w:r>
      <w:r w:rsidR="00050142" w:rsidRPr="00F5117F">
        <w:fldChar w:fldCharType="separate"/>
      </w:r>
      <w:r w:rsidR="00050142" w:rsidRPr="00F5117F">
        <w:rPr>
          <w:noProof/>
        </w:rPr>
        <w:t>(Vujadinovic, 2020)</w:t>
      </w:r>
      <w:r w:rsidR="00050142" w:rsidRPr="00F5117F">
        <w:fldChar w:fldCharType="end"/>
      </w:r>
      <w:r w:rsidR="00050142">
        <w:t xml:space="preserve">, suitable for </w:t>
      </w:r>
      <w:r w:rsidR="00786E71" w:rsidRPr="00F5117F">
        <w:t xml:space="preserve">India </w:t>
      </w:r>
      <w:r w:rsidR="00050142">
        <w:t xml:space="preserve">as well as </w:t>
      </w:r>
      <w:r w:rsidR="00D33267" w:rsidRPr="00F5117F">
        <w:t>other countries</w:t>
      </w:r>
      <w:r w:rsidR="00050142">
        <w:t xml:space="preserve"> </w:t>
      </w:r>
      <w:r w:rsidR="00050142">
        <w:fldChar w:fldCharType="begin" w:fldLock="1"/>
      </w:r>
      <w:r w:rsidR="00050142">
        <w:instrText>ADDIN CSL_CITATION {"citationItems":[{"id":"ITEM-1","itemData":{"author":[{"dropping-particle":"","family":"Jaleel","given":"N. Abdul","non-dropping-particle":"","parse-names":false,"suffix":""},{"dropping-particle":"","family":"Kumar","given":"B. Baran","non-dropping-particle":"","parse-names":false,"suffix":""}],"container-title":"International Journal of Research and Analytical Reviews","id":"ITEM-1","issue":"3","issued":{"date-parts":[["2018"]]},"page":"33-41","title":"A study on marketing strategies of health care services and patients’ decision making regarding choice of a hospital","type":"article-journal","volume":"5"},"uris":["http://www.mendeley.com/documents/?uuid=53b5d704-8d76-47f2-bdee-d6acb0a3aa38"]},{"id":"ITEM-2","itemData":{"DOI":"10.18052/www.scipress.com/ilshs.8.77","abstract":"A service is any act or performance, one party can offer to another that is essentially intangible and does not result in the ownership of anything its production may or may not be tied to a physical product. Service includes all economic activities whose output is not a physical product or construction, consumed at the time it is produced and provides added value in forms (such as convenience, amusement, timeliness, comfort and health) that are essentially intangible and it concerns of its first purchaser. Service Marketing triangle shows three interlinked groups (customer, provider and the company) that work together to develop, promote and deliver service to the satisfaction of the customer. Service marketing involves three types of marketing: External Marketing, Internal Marketing and Interactive Marketing, while when it comes to GAP model than there are four potential gaps (Knowledge gap, Service design and standard gap, Service performance gap, communication gap) within the service organization. If we talk about importance of service marketing in the hospital industry so we come to know that break at any point whether it is in service marketing triangle or in GAP model can spoil relationship of hospital with the existing and potential customers.","author":[{"dropping-particle":"","family":"Yadav","given":"Rajesh K.","non-dropping-particle":"","parse-names":false,"suffix":""},{"dropping-particle":"","family":"Dabhade","given":"Nishant","non-dropping-particle":"","parse-names":false,"suffix":""}],"container-title":"International Letters of Social and Humanistic Sciences","id":"ITEM-2","issued":{"date-parts":[["2013"]]},"page":"77-85","title":"Service Marketing Triangle and GAP Model in Hospital Industry","type":"article-journal","volume":"8"},"uris":["http://www.mendeley.com/documents/?uuid=ea1763ff-622f-4698-9381-212eba00058b"]},{"id":"ITEM-3","itemData":{"DOI":"10.15640/jmm.v9n2a7","ISSN":"23336080","abstract":"The COVID-19Pandemic has resulted in many adversities. The disease has affected almost all known sectors, from the health to the business sector. One of the significant effects of the disease is that it has negatively influenced the healthcare market, creating the need to develop new and innovative marketing strategies. With the advancement of the disease, people have sought various preventive medical care and measures to protect themselves from the disease, which has led many of them to explore their medical, pharmaceutical, and healthcare options. For healthcare industries, this Pandemic has created the need to develop new and innovative marketing strategies to fulfill the unmet needs of the patients during this crazy time. These changes were mainly attributed to the lockdown initiated by the government, which has led to limited mobility of people to visit healthcare centers and businesses such as pharmacies. This paper will outline the innovative marketing approaches that have been taken by healthcare companies and measures that have been put in place to keep their businesses afloat while providing necessary medical, pharmaceutical, and healthcare supplies. Additionally, the study was prone to various limitations while researching and establishing the marketing innovations used by healthcare businesses. One of the significant limitations is that most marketing innovations discussed and data provided in this paper involved using the internet and social media platforms for marketing healthcare products.","author":[{"dropping-particle":"","family":"Renu","given":"Nishant","non-dropping-particle":"","parse-names":false,"suffix":""}],"container-title":"Journal of Marketing Management (JMM)","id":"ITEM-3","issue":"2","issued":{"date-parts":[["2021"]]},"page":"45-49","title":"Innovative Healthcare Marketing Strategies during COVID-19","type":"article-journal","volume":"9"},"uris":["http://www.mendeley.com/documents/?uuid=c22ef4e3-a517-4fe0-bd06-51c16d9b96ec"]}],"mendeley":{"formattedCitation":"(Jaleel &amp; Kumar, 2018; Renu, 2021; Yadav &amp; Dabhade, 2013)","plainTextFormattedCitation":"(Jaleel &amp; Kumar, 2018; Renu, 2021; Yadav &amp; Dabhade, 2013)","previouslyFormattedCitation":"(Jaleel &amp; Kumar, 2018; Yadav &amp; Dabhade, 2013)"},"properties":{"noteIndex":0},"schema":"https://github.com/citation-style-language/schema/raw/master/csl-citation.json"}</w:instrText>
      </w:r>
      <w:r w:rsidR="00050142">
        <w:fldChar w:fldCharType="separate"/>
      </w:r>
      <w:r w:rsidR="00050142" w:rsidRPr="00050142">
        <w:rPr>
          <w:noProof/>
        </w:rPr>
        <w:t>(Jaleel &amp; Kumar, 2018; Renu, 2021; Yadav &amp; Dabhade, 2013)</w:t>
      </w:r>
      <w:r w:rsidR="00050142">
        <w:fldChar w:fldCharType="end"/>
      </w:r>
      <w:r w:rsidR="00050142">
        <w:t>.</w:t>
      </w:r>
      <w:r w:rsidR="00D33267" w:rsidRPr="00F5117F">
        <w:t xml:space="preserve"> </w:t>
      </w:r>
      <w:r w:rsidR="006D129A" w:rsidRPr="00F5117F">
        <w:t xml:space="preserve"> </w:t>
      </w:r>
      <w:r w:rsidR="00786E71" w:rsidRPr="00F5117F">
        <w:t xml:space="preserve">Subsequently, patients’ satisfaction </w:t>
      </w:r>
      <w:r w:rsidR="006D129A" w:rsidRPr="00F5117F">
        <w:t xml:space="preserve">should be </w:t>
      </w:r>
      <w:r w:rsidR="00786E71" w:rsidRPr="00F5117F">
        <w:t>prioritized</w:t>
      </w:r>
      <w:r w:rsidR="00557277" w:rsidRPr="00F5117F">
        <w:t xml:space="preserve"> </w:t>
      </w:r>
      <w:r w:rsidR="00557277" w:rsidRPr="00F5117F">
        <w:fldChar w:fldCharType="begin" w:fldLock="1"/>
      </w:r>
      <w:r w:rsidR="00050142">
        <w:instrText>ADDIN CSL_CITATION {"citationItems":[{"id":"ITEM-1","itemData":{"author":[{"dropping-particle":"","family":"Rathore","given":"Vijay Singh","non-dropping-particle":"","parse-names":false,"suffix":""},{"dropping-particle":"","family":"Mathur","given":"N.","non-dropping-particle":"","parse-names":false,"suffix":""},{"dropping-particle":"","family":"Jain","given":"K.","non-dropping-particle":"","parse-names":false,"suffix":""}],"container-title":"Journal of Emerging Technologies and Innovative Research (JETIR)","id":"ITEM-1","issue":"4","issued":{"date-parts":[["2019"]]},"page":"519-524","title":"Role of Public Relation in Health Care Industry of Bhopal","type":"article-journal","volume":"6"},"uris":["http://www.mendeley.com/documents/?uuid=5b4b33dd-79e0-48ae-ac9f-1b6a87ed7258"]}],"mendeley":{"formattedCitation":"(Rathore et al., 2019)","plainTextFormattedCitation":"(Rathore et al., 2019)","previouslyFormattedCitation":"(Rathore et al., 2019)"},"properties":{"noteIndex":0},"schema":"https://github.com/citation-style-language/schema/raw/master/csl-citation.json"}</w:instrText>
      </w:r>
      <w:r w:rsidR="00557277" w:rsidRPr="00F5117F">
        <w:fldChar w:fldCharType="separate"/>
      </w:r>
      <w:r w:rsidR="00557277" w:rsidRPr="00F5117F">
        <w:rPr>
          <w:noProof/>
        </w:rPr>
        <w:t>(Rathore et al., 2019)</w:t>
      </w:r>
      <w:r w:rsidR="00557277" w:rsidRPr="00F5117F">
        <w:fldChar w:fldCharType="end"/>
      </w:r>
      <w:r w:rsidR="006D129A" w:rsidRPr="00F5117F">
        <w:t>.</w:t>
      </w:r>
      <w:r w:rsidR="00825E84">
        <w:t xml:space="preserve"> </w:t>
      </w:r>
      <w:r w:rsidR="00761790" w:rsidRPr="00F5117F">
        <w:t xml:space="preserve">The </w:t>
      </w:r>
      <w:r w:rsidR="0022247A" w:rsidRPr="00F5117F">
        <w:t xml:space="preserve">hospital staff should </w:t>
      </w:r>
      <w:r w:rsidR="00761790" w:rsidRPr="00F5117F">
        <w:t xml:space="preserve">be motivated and dedicated </w:t>
      </w:r>
      <w:r w:rsidR="00130AC0">
        <w:t>toward</w:t>
      </w:r>
      <w:r w:rsidR="0022247A" w:rsidRPr="00F5117F">
        <w:t xml:space="preserve"> patient care </w:t>
      </w:r>
      <w:r w:rsidR="0022247A" w:rsidRPr="00F5117F">
        <w:fldChar w:fldCharType="begin" w:fldLock="1"/>
      </w:r>
      <w:r w:rsidR="00050142">
        <w:instrText>ADDIN CSL_CITATION {"citationItems":[{"id":"ITEM-1","itemData":{"author":[{"dropping-particle":"","family":"Rathore","given":"Vijay Singh","non-dropping-particle":"","parse-names":false,"suffix":""},{"dropping-particle":"","family":"Mathur","given":"N.","non-dropping-particle":"","parse-names":false,"suffix":""},{"dropping-particle":"","family":"Jain","given":"K.","non-dropping-particle":"","parse-names":false,"suffix":""}],"container-title":"Journal of Emerging Technologies and Innovative Research (JETIR)","id":"ITEM-1","issue":"4","issued":{"date-parts":[["2019"]]},"page":"519-524","title":"Role of Public Relation in Health Care Industry of Bhopal","type":"article-journal","volume":"6"},"uris":["http://www.mendeley.com/documents/?uuid=5b4b33dd-79e0-48ae-ac9f-1b6a87ed7258"]},{"id":"ITEM-2","itemData":{"author":[{"dropping-particle":"","family":"Sreenivas","given":"T","non-dropping-particle":"","parse-names":false,"suffix":""},{"dropping-particle":"","family":"Srinivasarao","given":"B","non-dropping-particle":"","parse-names":false,"suffix":""},{"dropping-particle":"","family":"Rao","given":"U. Srinivasa","non-dropping-particle":"","parse-names":false,"suffix":""}],"container-title":"International Journal of Advanced Research in Management and Social Sciences","id":"ITEM-2","issue":"4","issued":{"date-parts":[["2013"]]},"page":"187-207","title":"An Analysis on Marketing Mix in Hospitals","type":"article-journal","volume":"2"},"uris":["http://www.mendeley.com/documents/?uuid=7de2b143-9c83-4a3e-bbce-b5c7ca20ada8"]}],"mendeley":{"formattedCitation":"(Rathore et al., 2019; Sreenivas et al., 2013)","plainTextFormattedCitation":"(Rathore et al., 2019; Sreenivas et al., 2013)","previouslyFormattedCitation":"(Rathore et al., 2019; Sreenivas et al., 2013)"},"properties":{"noteIndex":0},"schema":"https://github.com/citation-style-language/schema/raw/master/csl-citation.json"}</w:instrText>
      </w:r>
      <w:r w:rsidR="0022247A" w:rsidRPr="00F5117F">
        <w:fldChar w:fldCharType="separate"/>
      </w:r>
      <w:r w:rsidR="0022247A" w:rsidRPr="00F5117F">
        <w:rPr>
          <w:noProof/>
        </w:rPr>
        <w:t>(Rathore et al., 2019; Sreenivas et al., 2013)</w:t>
      </w:r>
      <w:r w:rsidR="0022247A" w:rsidRPr="00F5117F">
        <w:fldChar w:fldCharType="end"/>
      </w:r>
      <w:r w:rsidR="0022247A" w:rsidRPr="00F5117F">
        <w:t xml:space="preserve">. </w:t>
      </w:r>
      <w:r w:rsidR="00F36729">
        <w:t>Appropriate healthcare</w:t>
      </w:r>
      <w:r w:rsidR="00761790" w:rsidRPr="00F5117F">
        <w:t xml:space="preserve"> </w:t>
      </w:r>
      <w:r w:rsidR="0022247A" w:rsidRPr="00F5117F">
        <w:t xml:space="preserve">habits and behavior </w:t>
      </w:r>
      <w:r w:rsidR="00F36729">
        <w:t xml:space="preserve">must </w:t>
      </w:r>
      <w:r w:rsidR="007C7D9E" w:rsidRPr="00F5117F">
        <w:t xml:space="preserve">be inculcated among </w:t>
      </w:r>
      <w:r w:rsidR="00761790" w:rsidRPr="00F5117F">
        <w:t xml:space="preserve">PROs </w:t>
      </w:r>
      <w:r w:rsidR="00F36729">
        <w:t>to improve</w:t>
      </w:r>
      <w:r w:rsidR="007C7D9E" w:rsidRPr="00F5117F">
        <w:t xml:space="preserve"> the doctor-patient relationship. The hospital management should reduce the pressure enforced as a part of two-way communication between health institutions and the public. </w:t>
      </w:r>
    </w:p>
    <w:p w14:paraId="07CE835F" w14:textId="77777777" w:rsidR="00825E84" w:rsidRDefault="00761790" w:rsidP="00BE15EA">
      <w:pPr>
        <w:pStyle w:val="Body"/>
        <w:numPr>
          <w:ilvl w:val="0"/>
          <w:numId w:val="22"/>
        </w:numPr>
      </w:pPr>
      <w:r w:rsidRPr="00F5117F">
        <w:t>O</w:t>
      </w:r>
      <w:r w:rsidR="0082336D" w:rsidRPr="00F5117F">
        <w:t xml:space="preserve">fficials associated with </w:t>
      </w:r>
      <w:r w:rsidR="00F36729">
        <w:t>PR</w:t>
      </w:r>
      <w:r w:rsidR="0082336D" w:rsidRPr="00F5117F">
        <w:t xml:space="preserve"> </w:t>
      </w:r>
      <w:r w:rsidRPr="00F5117F">
        <w:t xml:space="preserve">must possess efficient </w:t>
      </w:r>
      <w:r w:rsidR="0082336D" w:rsidRPr="00F5117F">
        <w:t>public speaking skills</w:t>
      </w:r>
      <w:r w:rsidRPr="00F5117F">
        <w:t xml:space="preserve"> and should</w:t>
      </w:r>
      <w:r w:rsidR="0082336D" w:rsidRPr="00F5117F">
        <w:t xml:space="preserve"> create a </w:t>
      </w:r>
      <w:r w:rsidR="00F36729">
        <w:t>contributive</w:t>
      </w:r>
      <w:r w:rsidRPr="00F5117F">
        <w:t xml:space="preserve"> </w:t>
      </w:r>
      <w:r w:rsidR="0082336D" w:rsidRPr="00F5117F">
        <w:t xml:space="preserve">environment </w:t>
      </w:r>
      <w:r w:rsidRPr="00F5117F">
        <w:t xml:space="preserve">for </w:t>
      </w:r>
      <w:r w:rsidR="0082336D" w:rsidRPr="00F5117F">
        <w:t>patients and their relatives</w:t>
      </w:r>
      <w:r w:rsidRPr="00F5117F">
        <w:t>.</w:t>
      </w:r>
      <w:r w:rsidR="0082336D" w:rsidRPr="00F5117F">
        <w:t xml:space="preserve"> </w:t>
      </w:r>
      <w:r w:rsidRPr="00F5117F">
        <w:t xml:space="preserve">PROs must </w:t>
      </w:r>
      <w:r w:rsidR="0082336D" w:rsidRPr="00F5117F">
        <w:t xml:space="preserve">ensure that information </w:t>
      </w:r>
      <w:r w:rsidRPr="00F5117F">
        <w:t xml:space="preserve">about </w:t>
      </w:r>
      <w:r w:rsidR="0082336D" w:rsidRPr="00F5117F">
        <w:t xml:space="preserve">the ailment and its cure is </w:t>
      </w:r>
      <w:r w:rsidRPr="00F5117F">
        <w:t>conveyed</w:t>
      </w:r>
      <w:r w:rsidR="00881638">
        <w:t xml:space="preserve"> </w:t>
      </w:r>
      <w:r w:rsidR="00881638" w:rsidRPr="00F5117F">
        <w:t>explicitly</w:t>
      </w:r>
      <w:r w:rsidR="00881638">
        <w:t xml:space="preserve"> to patients and their family members</w:t>
      </w:r>
      <w:r w:rsidRPr="00F5117F">
        <w:t xml:space="preserve"> </w:t>
      </w:r>
      <w:r w:rsidR="008E5CCF" w:rsidRPr="00F5117F">
        <w:fldChar w:fldCharType="begin" w:fldLock="1"/>
      </w:r>
      <w:r w:rsidR="008E5CCF" w:rsidRPr="00F5117F">
        <w:instrText>ADDIN CSL_CITATION {"citationItems":[{"id":"ITEM-1","itemData":{"author":[{"dropping-particle":"","family":"Akp","given":"Junaid","non-dropping-particle":"","parse-names":false,"suffix":""}],"container-title":"International Journal For Technological Research In Engineering","id":"ITEM-1","issue":"5","issued":{"date-parts":[["2021"]]},"page":"163-166","title":"Role of public relation in private healthcare institutions in Kerala","type":"article-journal","volume":"8"},"uris":["http://www.mendeley.com/documents/?uuid=2894cdd9-9e4e-4ab5-906c-2e05e0c9f298"]}],"mendeley":{"formattedCitation":"(Akp, 2021)","plainTextFormattedCitation":"(Akp, 2021)","previouslyFormattedCitation":"(Akp, 2021)"},"properties":{"noteIndex":0},"schema":"https://github.com/citation-style-language/schema/raw/master/csl-citation.json"}</w:instrText>
      </w:r>
      <w:r w:rsidR="008E5CCF" w:rsidRPr="00F5117F">
        <w:fldChar w:fldCharType="separate"/>
      </w:r>
      <w:r w:rsidR="008E5CCF" w:rsidRPr="00F5117F">
        <w:rPr>
          <w:noProof/>
        </w:rPr>
        <w:t>(Akp, 2021)</w:t>
      </w:r>
      <w:r w:rsidR="008E5CCF" w:rsidRPr="00F5117F">
        <w:fldChar w:fldCharType="end"/>
      </w:r>
      <w:r w:rsidR="0082336D" w:rsidRPr="00F5117F">
        <w:t xml:space="preserve">. </w:t>
      </w:r>
    </w:p>
    <w:p w14:paraId="7E8E2539" w14:textId="220EFDFC" w:rsidR="00AA7A32" w:rsidRPr="00F5117F" w:rsidRDefault="004265D1" w:rsidP="00BE15EA">
      <w:pPr>
        <w:pStyle w:val="Body"/>
        <w:numPr>
          <w:ilvl w:val="0"/>
          <w:numId w:val="22"/>
        </w:numPr>
      </w:pPr>
      <w:r w:rsidRPr="00F5117F">
        <w:t>PROs should utilize various social media platforms</w:t>
      </w:r>
      <w:r w:rsidR="00761790" w:rsidRPr="00F5117F">
        <w:t>,</w:t>
      </w:r>
      <w:r w:rsidRPr="00F5117F">
        <w:t xml:space="preserve"> such as Instagram, Facebook, Twitter, </w:t>
      </w:r>
      <w:r w:rsidR="00881638">
        <w:t>etc.</w:t>
      </w:r>
      <w:r w:rsidR="00761790" w:rsidRPr="00F5117F">
        <w:t>,</w:t>
      </w:r>
      <w:r w:rsidRPr="00F5117F">
        <w:t xml:space="preserve"> to engage consumer</w:t>
      </w:r>
      <w:r w:rsidR="00761790" w:rsidRPr="00F5117F">
        <w:t>s</w:t>
      </w:r>
      <w:r w:rsidRPr="00F5117F">
        <w:t xml:space="preserve"> </w:t>
      </w:r>
      <w:r w:rsidRPr="00F5117F">
        <w:fldChar w:fldCharType="begin" w:fldLock="1"/>
      </w:r>
      <w:r w:rsidR="00A622AB" w:rsidRPr="00F5117F">
        <w:instrText>ADDIN CSL_CITATION {"citationItems":[{"id":"ITEM-1","itemData":{"author":[{"dropping-particle":"","family":"Ganiem","given":"Leila Mona","non-dropping-particle":"","parse-names":false,"suffix":""},{"dropping-particle":"","family":"Agustina","given":"Anna","non-dropping-particle":"","parse-names":false,"suffix":""}],"container-title":"ATHENA: Journal of Social, Culture and Society Vol","id":"ITEM-1","issue":"3","issued":{"date-parts":[["2023"]]},"page":"116-129","title":"Cyber Public Relations Strategies for Enhancing Public Engagement : A Case Study of Koja Hospital Instagram","type":"article-journal","volume":"1"},"uris":["http://www.mendeley.com/documents/?uuid=25307c37-7ec4-4d8f-8661-f36ca7b5f782"]}],"mendeley":{"formattedCitation":"(Ganiem &amp; Agustina, 2023)","plainTextFormattedCitation":"(Ganiem &amp; Agustina, 2023)","previouslyFormattedCitation":"(Ganiem &amp; Agustina, 2023)"},"properties":{"noteIndex":0},"schema":"https://github.com/citation-style-language/schema/raw/master/csl-citation.json"}</w:instrText>
      </w:r>
      <w:r w:rsidRPr="00F5117F">
        <w:fldChar w:fldCharType="separate"/>
      </w:r>
      <w:r w:rsidRPr="00F5117F">
        <w:rPr>
          <w:noProof/>
        </w:rPr>
        <w:t>(Ganiem &amp; Agustina, 2023)</w:t>
      </w:r>
      <w:r w:rsidRPr="00F5117F">
        <w:fldChar w:fldCharType="end"/>
      </w:r>
      <w:r w:rsidRPr="00F5117F">
        <w:t xml:space="preserve">. </w:t>
      </w:r>
      <w:r w:rsidR="00A622AB" w:rsidRPr="00F5117F">
        <w:t xml:space="preserve">However, the genuineness of </w:t>
      </w:r>
      <w:r w:rsidR="00761790" w:rsidRPr="00F5117F">
        <w:t xml:space="preserve">informatory </w:t>
      </w:r>
      <w:r w:rsidR="00A622AB" w:rsidRPr="00F5117F">
        <w:t xml:space="preserve">messages should be verified before </w:t>
      </w:r>
      <w:r w:rsidR="00881638">
        <w:t>posting</w:t>
      </w:r>
      <w:r w:rsidR="00761790" w:rsidRPr="00F5117F">
        <w:t>. Misleading and faulty message</w:t>
      </w:r>
      <w:r w:rsidR="00881638">
        <w:t>s</w:t>
      </w:r>
      <w:r w:rsidR="00761790" w:rsidRPr="00F5117F">
        <w:t xml:space="preserve"> </w:t>
      </w:r>
      <w:r w:rsidR="00881638">
        <w:t>c</w:t>
      </w:r>
      <w:r w:rsidR="00761790" w:rsidRPr="00F5117F">
        <w:t xml:space="preserve">ould potentially induce </w:t>
      </w:r>
      <w:r w:rsidR="00A622AB" w:rsidRPr="00F5117F">
        <w:t xml:space="preserve">distrust </w:t>
      </w:r>
      <w:r w:rsidR="00130AC0">
        <w:t>toward</w:t>
      </w:r>
      <w:r w:rsidR="00881638" w:rsidRPr="00F5117F">
        <w:t xml:space="preserve"> </w:t>
      </w:r>
      <w:r w:rsidR="00A622AB" w:rsidRPr="00F5117F">
        <w:t>medical institution</w:t>
      </w:r>
      <w:r w:rsidR="00761790" w:rsidRPr="00F5117F">
        <w:t>s</w:t>
      </w:r>
      <w:r w:rsidR="00A622AB" w:rsidRPr="00F5117F">
        <w:t xml:space="preserve"> among consumers. </w:t>
      </w:r>
      <w:r w:rsidR="00825E84">
        <w:t>Therefore, v</w:t>
      </w:r>
      <w:r w:rsidR="00881638">
        <w:t xml:space="preserve">erification of authenticity of information is </w:t>
      </w:r>
      <w:r w:rsidR="00761790" w:rsidRPr="00F5117F">
        <w:t xml:space="preserve">essential </w:t>
      </w:r>
      <w:r w:rsidR="00516EC5" w:rsidRPr="00F5117F">
        <w:t xml:space="preserve">in PR strategies as the pattern of healthcare has </w:t>
      </w:r>
      <w:r w:rsidR="000C4218" w:rsidRPr="00F5117F">
        <w:t xml:space="preserve">shifted from being paternalistic to consumeristic </w:t>
      </w:r>
      <w:r w:rsidR="00516EC5" w:rsidRPr="00F5117F">
        <w:fldChar w:fldCharType="begin" w:fldLock="1"/>
      </w:r>
      <w:r w:rsidR="00050142">
        <w:instrText>ADDIN CSL_CITATION {"citationItems":[{"id":"ITEM-1","itemData":{"author":[{"dropping-particle":"","family":"Rathore","given":"Vijay Singh","non-dropping-particle":"","parse-names":false,"suffix":""},{"dropping-particle":"","family":"Mathur","given":"N.","non-dropping-particle":"","parse-names":false,"suffix":""},{"dropping-particle":"","family":"Jain","given":"K.","non-dropping-particle":"","parse-names":false,"suffix":""}],"container-title":"Journal of Emerging Technologies and Innovative Research (JETIR)","id":"ITEM-1","issue":"4","issued":{"date-parts":[["2019"]]},"page":"519-524","title":"Role of Public Relation in Health Care Industry of Bhopal","type":"article-journal","volume":"6"},"uris":["http://www.mendeley.com/documents/?uuid=5b4b33dd-79e0-48ae-ac9f-1b6a87ed7258"]},{"id":"ITEM-2","itemData":{"author":[{"dropping-particle":"","family":"Sreenivas","given":"T","non-dropping-particle":"","parse-names":false,"suffix":""},{"dropping-particle":"","family":"Srinivasarao","given":"B","non-dropping-particle":"","parse-names":false,"suffix":""},{"dropping-particle":"","family":"Rao","given":"U. Srinivasa","non-dropping-particle":"","parse-names":false,"suffix":""}],"container-title":"International Journal of Advanced Research in Management and Social Sciences","id":"ITEM-2","issue":"4","issued":{"date-parts":[["2013"]]},"page":"187-207","title":"An Analysis on Marketing Mix in Hospitals","type":"article-journal","volume":"2"},"uris":["http://www.mendeley.com/documents/?uuid=7de2b143-9c83-4a3e-bbce-b5c7ca20ada8"]}],"mendeley":{"formattedCitation":"(Rathore et al., 2019; Sreenivas et al., 2013)","plainTextFormattedCitation":"(Rathore et al., 2019; Sreenivas et al., 2013)","previouslyFormattedCitation":"(Rathore et al., 2019; Sreenivas et al., 2013)"},"properties":{"noteIndex":0},"schema":"https://github.com/citation-style-language/schema/raw/master/csl-citation.json"}</w:instrText>
      </w:r>
      <w:r w:rsidR="00516EC5" w:rsidRPr="00F5117F">
        <w:fldChar w:fldCharType="separate"/>
      </w:r>
      <w:r w:rsidR="000C4218" w:rsidRPr="00F5117F">
        <w:rPr>
          <w:noProof/>
        </w:rPr>
        <w:t>(Rathore et al., 2019; Sreenivas et al., 2013)</w:t>
      </w:r>
      <w:r w:rsidR="00516EC5" w:rsidRPr="00F5117F">
        <w:fldChar w:fldCharType="end"/>
      </w:r>
      <w:r w:rsidR="00516EC5" w:rsidRPr="00F5117F">
        <w:t>.</w:t>
      </w:r>
    </w:p>
    <w:p w14:paraId="1CACE485" w14:textId="6660115A" w:rsidR="00BC26D2" w:rsidRPr="00F5117F" w:rsidRDefault="00BC26D2" w:rsidP="00BC26D2">
      <w:pPr>
        <w:pStyle w:val="Heading1"/>
        <w:rPr>
          <w:color w:val="auto"/>
        </w:rPr>
      </w:pPr>
      <w:r w:rsidRPr="00F5117F">
        <w:rPr>
          <w:color w:val="auto"/>
        </w:rPr>
        <w:t>Conclusion</w:t>
      </w:r>
      <w:r w:rsidR="00664821" w:rsidRPr="00F5117F">
        <w:rPr>
          <w:color w:val="auto"/>
        </w:rPr>
        <w:t xml:space="preserve"> and directions for future studies</w:t>
      </w:r>
    </w:p>
    <w:p w14:paraId="5F818CED" w14:textId="025F3D6D" w:rsidR="00E675C8" w:rsidRPr="00F5117F" w:rsidRDefault="00E675C8" w:rsidP="004B45AB">
      <w:pPr>
        <w:pStyle w:val="Body"/>
      </w:pPr>
      <w:r w:rsidRPr="00F5117F">
        <w:t xml:space="preserve">PR is an essential component of the healthcare industry as it provides a win-win situation for all stakeholders </w:t>
      </w:r>
      <w:r w:rsidRPr="00F5117F">
        <w:fldChar w:fldCharType="begin" w:fldLock="1"/>
      </w:r>
      <w:r w:rsidR="00D47E82" w:rsidRPr="00F5117F">
        <w:instrText>ADDIN CSL_CITATION {"citationItems":[{"id":"ITEM-1","itemData":{"DOI":"10.1080/07359680802118969","ISSN":"07359683","PMID":"19042525","abstract":"This article provides health care audiences with a framework for understanding different perspectives of the role and functions of public relations in healthcare organizations and the resultant alternatives for organizing and enacting public relations functions. Using an example of a current issue receiving much attention in US healthcare (improving rates of organ donation), the article provides examples of how these different perspectives influence public relations goals and objectives, definitions of 'public', activities undertaken, who undertakes them and where they fit into the organizational hierarchy. © 2007 by The Haworth Press, Inc. All rights reserved.","author":[{"dropping-particle":"","family":"Guy","given":"Bonnie","non-dropping-particle":"","parse-names":false,"suffix":""},{"dropping-particle":"","family":"Williams","given":"David R.","non-dropping-particle":"","parse-names":false,"suffix":""},{"dropping-particle":"","family":"Aldridge","given":"Alicia","non-dropping-particle":"","parse-names":false,"suffix":""},{"dropping-particle":"","family":"Roggenkamp","given":"Susan D.","non-dropping-particle":"","parse-names":false,"suffix":""}],"container-title":"Health Marketing Quarterly","id":"ITEM-1","issue":"3-4","issued":{"date-parts":[["2008"]]},"page":"1-18","title":"Approaches to organizing public relations functions in healthcare","type":"article-journal","volume":"24"},"uris":["http://www.mendeley.com/documents/?uuid=a2b8d5aa-9776-47f0-879e-9cbb5d62e46d"]}],"mendeley":{"formattedCitation":"(Guy et al., 2008)","plainTextFormattedCitation":"(Guy et al., 2008)","previouslyFormattedCitation":"(Guy et al., 2008)"},"properties":{"noteIndex":0},"schema":"https://github.com/citation-style-language/schema/raw/master/csl-citation.json"}</w:instrText>
      </w:r>
      <w:r w:rsidRPr="00F5117F">
        <w:fldChar w:fldCharType="separate"/>
      </w:r>
      <w:r w:rsidRPr="00F5117F">
        <w:rPr>
          <w:noProof/>
        </w:rPr>
        <w:t>(Guy et al., 2008)</w:t>
      </w:r>
      <w:r w:rsidRPr="00F5117F">
        <w:fldChar w:fldCharType="end"/>
      </w:r>
      <w:r w:rsidRPr="00F5117F">
        <w:t xml:space="preserve">. </w:t>
      </w:r>
      <w:r w:rsidR="00337F11" w:rsidRPr="00F5117F">
        <w:t xml:space="preserve">Achieving efficient PR requires a complex </w:t>
      </w:r>
      <w:r w:rsidR="00E93E14" w:rsidRPr="00F5117F">
        <w:t xml:space="preserve">understanding </w:t>
      </w:r>
      <w:r w:rsidR="0079757C" w:rsidRPr="00F5117F">
        <w:t xml:space="preserve">because consumers’ </w:t>
      </w:r>
      <w:r w:rsidR="00337F11" w:rsidRPr="00F5117F">
        <w:t xml:space="preserve">perception is evolving progressively. </w:t>
      </w:r>
      <w:r w:rsidR="0079757C" w:rsidRPr="00F5117F">
        <w:t xml:space="preserve">Public relations </w:t>
      </w:r>
      <w:r w:rsidR="00313326" w:rsidRPr="00F5117F">
        <w:t xml:space="preserve">work way beyond the transmission of relevant information </w:t>
      </w:r>
      <w:r w:rsidR="00313326" w:rsidRPr="00F5117F">
        <w:fldChar w:fldCharType="begin" w:fldLock="1"/>
      </w:r>
      <w:r w:rsidR="00050142">
        <w:instrText>ADDIN CSL_CITATION {"citationItems":[{"id":"ITEM-1","itemData":{"author":[{"dropping-particle":"","family":"Rathore","given":"Vijay Singh","non-dropping-particle":"","parse-names":false,"suffix":""},{"dropping-particle":"","family":"Mathur","given":"N.","non-dropping-particle":"","parse-names":false,"suffix":""},{"dropping-particle":"","family":"Jain","given":"K.","non-dropping-particle":"","parse-names":false,"suffix":""}],"container-title":"Journal of Emerging Technologies and Innovative Research (JETIR)","id":"ITEM-1","issue":"4","issued":{"date-parts":[["2019"]]},"page":"519-524","title":"Role of Public Relation in Health Care Industry of Bhopal","type":"article-journal","volume":"6"},"uris":["http://www.mendeley.com/documents/?uuid=5b4b33dd-79e0-48ae-ac9f-1b6a87ed7258"]}],"mendeley":{"formattedCitation":"(Rathore et al., 2019)","plainTextFormattedCitation":"(Rathore et al., 2019)","previouslyFormattedCitation":"(Rathore et al., 2019)"},"properties":{"noteIndex":0},"schema":"https://github.com/citation-style-language/schema/raw/master/csl-citation.json"}</w:instrText>
      </w:r>
      <w:r w:rsidR="00313326" w:rsidRPr="00F5117F">
        <w:fldChar w:fldCharType="separate"/>
      </w:r>
      <w:r w:rsidR="00313326" w:rsidRPr="00F5117F">
        <w:rPr>
          <w:noProof/>
        </w:rPr>
        <w:t>(Rathore et al., 2019)</w:t>
      </w:r>
      <w:r w:rsidR="00313326" w:rsidRPr="00F5117F">
        <w:fldChar w:fldCharType="end"/>
      </w:r>
      <w:r w:rsidR="00313326" w:rsidRPr="00F5117F">
        <w:t xml:space="preserve">. </w:t>
      </w:r>
      <w:r w:rsidR="001A7DD4" w:rsidRPr="00F5117F">
        <w:t xml:space="preserve">PR activities should primarily focus on developing sustainable relationships </w:t>
      </w:r>
      <w:r w:rsidR="0079757C" w:rsidRPr="00F5117F">
        <w:t xml:space="preserve">that would </w:t>
      </w:r>
      <w:r w:rsidR="001A7DD4" w:rsidRPr="00F5117F">
        <w:t xml:space="preserve">be useful in the long run </w:t>
      </w:r>
      <w:r w:rsidR="001A7DD4" w:rsidRPr="00F5117F">
        <w:fldChar w:fldCharType="begin" w:fldLock="1"/>
      </w:r>
      <w:r w:rsidR="00F243DF" w:rsidRPr="00F5117F">
        <w:instrText>ADDIN CSL_CITATION {"citationItems":[{"id":"ITEM-1","itemData":{"DOI":"10.57030/23364890.cemj.30.4.192","author":[{"dropping-particle":"","family":"Gergi","given":"Ms","non-dropping-particle":"","parse-names":false,"suffix":""},{"dropping-particle":"","family":"Sai","given":"Neerajana","non-dropping-particle":"","parse-names":false,"suffix":""},{"dropping-particle":"","family":"Madduri","given":"Chenna Upendra","non-dropping-particle":"","parse-names":false,"suffix":""},{"dropping-particle":"","family":"Rajasekhar","given":"Mamilla","non-dropping-particle":"","parse-names":false,"suffix":""}],"container-title":"Central European Management Journal","id":"ITEM-1","issue":"4","issued":{"date-parts":[["2022"]]},"page":"1902-1906","title":"Challenges, Opportunities and Strategies in Marketing of Healthcare Services in India","type":"article-journal","volume":"30"},"uris":["http://www.mendeley.com/documents/?uuid=14441b02-e68b-4914-99cb-5f2d19697e58"]}],"mendeley":{"formattedCitation":"(Gergi et al., 2022)","plainTextFormattedCitation":"(Gergi et al., 2022)","previouslyFormattedCitation":"(Gergi et al., 2022)"},"properties":{"noteIndex":0},"schema":"https://github.com/citation-style-language/schema/raw/master/csl-citation.json"}</w:instrText>
      </w:r>
      <w:r w:rsidR="001A7DD4" w:rsidRPr="00F5117F">
        <w:fldChar w:fldCharType="separate"/>
      </w:r>
      <w:r w:rsidR="001A7DD4" w:rsidRPr="00F5117F">
        <w:rPr>
          <w:noProof/>
        </w:rPr>
        <w:t>(Gergi et al., 2022)</w:t>
      </w:r>
      <w:r w:rsidR="001A7DD4" w:rsidRPr="00F5117F">
        <w:fldChar w:fldCharType="end"/>
      </w:r>
      <w:r w:rsidR="001A7DD4" w:rsidRPr="00F5117F">
        <w:t xml:space="preserve">. </w:t>
      </w:r>
      <w:r w:rsidR="00050142">
        <w:t xml:space="preserve">Thus, </w:t>
      </w:r>
      <w:r w:rsidR="0079757C" w:rsidRPr="00F5117F">
        <w:t>PR</w:t>
      </w:r>
      <w:r w:rsidR="006D129A" w:rsidRPr="00F5117F">
        <w:t xml:space="preserve"> </w:t>
      </w:r>
      <w:r w:rsidR="0079757C" w:rsidRPr="00F5117F">
        <w:t xml:space="preserve">builds the </w:t>
      </w:r>
      <w:r w:rsidR="006D129A" w:rsidRPr="00F5117F">
        <w:t xml:space="preserve">reputation and </w:t>
      </w:r>
      <w:r w:rsidR="0079757C" w:rsidRPr="00F5117F">
        <w:t xml:space="preserve">creates </w:t>
      </w:r>
      <w:r w:rsidR="006D129A" w:rsidRPr="00F5117F">
        <w:t xml:space="preserve">a brand image for medical institutions </w:t>
      </w:r>
      <w:r w:rsidR="006D129A" w:rsidRPr="00F5117F">
        <w:fldChar w:fldCharType="begin" w:fldLock="1"/>
      </w:r>
      <w:r w:rsidR="00050142">
        <w:instrText>ADDIN CSL_CITATION {"citationItems":[{"id":"ITEM-1","itemData":{"author":[{"dropping-particle":"","family":"Rathore","given":"Vijay Singh","non-dropping-particle":"","parse-names":false,"suffix":""},{"dropping-particle":"","family":"Mathur","given":"N.","non-dropping-particle":"","parse-names":false,"suffix":""},{"dropping-particle":"","family":"Jain","given":"K.","non-dropping-particle":"","parse-names":false,"suffix":""}],"container-title":"Journal of Emerging Technologies and Innovative Research (JETIR)","id":"ITEM-1","issue":"4","issued":{"date-parts":[["2019"]]},"page":"519-524","title":"Role of Public Relation in Health Care Industry of Bhopal","type":"article-journal","volume":"6"},"uris":["http://www.mendeley.com/documents/?uuid=5b4b33dd-79e0-48ae-ac9f-1b6a87ed7258"]}],"mendeley":{"formattedCitation":"(Rathore et al., 2019)","plainTextFormattedCitation":"(Rathore et al., 2019)","previouslyFormattedCitation":"(Rathore et al., 2019)"},"properties":{"noteIndex":0},"schema":"https://github.com/citation-style-language/schema/raw/master/csl-citation.json"}</w:instrText>
      </w:r>
      <w:r w:rsidR="006D129A" w:rsidRPr="00F5117F">
        <w:fldChar w:fldCharType="separate"/>
      </w:r>
      <w:r w:rsidR="006D129A" w:rsidRPr="00F5117F">
        <w:rPr>
          <w:noProof/>
        </w:rPr>
        <w:t>(Rathore et al., 2019)</w:t>
      </w:r>
      <w:r w:rsidR="006D129A" w:rsidRPr="00F5117F">
        <w:fldChar w:fldCharType="end"/>
      </w:r>
      <w:r w:rsidR="006D129A" w:rsidRPr="00F5117F">
        <w:t>.</w:t>
      </w:r>
    </w:p>
    <w:p w14:paraId="6E171215" w14:textId="0E0D1BBC" w:rsidR="004B45AB" w:rsidRPr="00F5117F" w:rsidRDefault="004B45AB" w:rsidP="004B45AB">
      <w:pPr>
        <w:pStyle w:val="Body"/>
      </w:pPr>
      <w:r w:rsidRPr="00F5117F">
        <w:t xml:space="preserve">Even though it has been realized that </w:t>
      </w:r>
      <w:r w:rsidR="009342AA">
        <w:t xml:space="preserve">PR </w:t>
      </w:r>
      <w:r w:rsidRPr="00F5117F">
        <w:t xml:space="preserve"> </w:t>
      </w:r>
      <w:r w:rsidR="009342AA">
        <w:t>play</w:t>
      </w:r>
      <w:r w:rsidR="00055DA2" w:rsidRPr="00F5117F">
        <w:t xml:space="preserve"> </w:t>
      </w:r>
      <w:r w:rsidRPr="00F5117F">
        <w:t xml:space="preserve">a crucial role in the field of healthcare, it is not fully functional in a developing country like India, where public hospitals </w:t>
      </w:r>
      <w:r w:rsidR="00055DA2" w:rsidRPr="00F5117F">
        <w:t xml:space="preserve">face </w:t>
      </w:r>
      <w:r w:rsidRPr="00F5117F">
        <w:t xml:space="preserve">major financial </w:t>
      </w:r>
      <w:r w:rsidR="00055DA2" w:rsidRPr="00F5117F">
        <w:t xml:space="preserve">and </w:t>
      </w:r>
      <w:r w:rsidR="00C62723" w:rsidRPr="00F5117F">
        <w:t xml:space="preserve">operational </w:t>
      </w:r>
      <w:r w:rsidRPr="00F5117F">
        <w:t xml:space="preserve">constraints </w:t>
      </w:r>
      <w:r w:rsidRPr="00F5117F">
        <w:fldChar w:fldCharType="begin" w:fldLock="1"/>
      </w:r>
      <w:r w:rsidR="004B5D59" w:rsidRPr="00F5117F">
        <w:instrText>ADDIN CSL_CITATION {"citationItems":[{"id":"ITEM-1","itemData":{"author":[{"dropping-particle":"","family":"Akp","given":"Junaid","non-dropping-particle":"","parse-names":false,"suffix":""}],"container-title":"International Journal For Technological Research In Engineering","id":"ITEM-1","issue":"5","issued":{"date-parts":[["2021"]]},"page":"163-166","title":"Role of public relation in private healthcare institutions in Kerala","type":"article-journal","volume":"8"},"uris":["http://www.mendeley.com/documents/?uuid=2894cdd9-9e4e-4ab5-906c-2e05e0c9f298"]}],"mendeley":{"formattedCitation":"(Akp, 2021)","plainTextFormattedCitation":"(Akp, 2021)","previouslyFormattedCitation":"(Akp, 2021)"},"properties":{"noteIndex":0},"schema":"https://github.com/citation-style-language/schema/raw/master/csl-citation.json"}</w:instrText>
      </w:r>
      <w:r w:rsidRPr="00F5117F">
        <w:fldChar w:fldCharType="separate"/>
      </w:r>
      <w:r w:rsidRPr="00F5117F">
        <w:rPr>
          <w:noProof/>
        </w:rPr>
        <w:t>(Akp, 2021)</w:t>
      </w:r>
      <w:r w:rsidRPr="00F5117F">
        <w:fldChar w:fldCharType="end"/>
      </w:r>
      <w:r w:rsidRPr="00F5117F">
        <w:t xml:space="preserve">. </w:t>
      </w:r>
      <w:r w:rsidR="00F36277" w:rsidRPr="00F5117F">
        <w:t>Other</w:t>
      </w:r>
      <w:r w:rsidR="00F243DF" w:rsidRPr="00F5117F">
        <w:t xml:space="preserve"> challenges faced during healthcare marketing include deficient medical infrastructure </w:t>
      </w:r>
      <w:r w:rsidR="00F36277" w:rsidRPr="00F5117F">
        <w:t>(</w:t>
      </w:r>
      <w:r w:rsidR="00F243DF" w:rsidRPr="00F5117F">
        <w:t xml:space="preserve">especially in rural </w:t>
      </w:r>
      <w:r w:rsidR="00F36277" w:rsidRPr="00F5117F">
        <w:t>areas)</w:t>
      </w:r>
      <w:r w:rsidR="00F243DF" w:rsidRPr="00F5117F">
        <w:t xml:space="preserve">, </w:t>
      </w:r>
      <w:r w:rsidR="001B531E" w:rsidRPr="00F5117F">
        <w:t xml:space="preserve">consideration </w:t>
      </w:r>
      <w:r w:rsidR="00F243DF" w:rsidRPr="00F5117F">
        <w:t xml:space="preserve">of </w:t>
      </w:r>
      <w:r w:rsidR="001B531E" w:rsidRPr="00F5117F">
        <w:lastRenderedPageBreak/>
        <w:t xml:space="preserve">health </w:t>
      </w:r>
      <w:r w:rsidR="00F243DF" w:rsidRPr="00F5117F">
        <w:t>insurance as a business</w:t>
      </w:r>
      <w:r w:rsidR="00F36277" w:rsidRPr="00F5117F">
        <w:t xml:space="preserve"> opportunity</w:t>
      </w:r>
      <w:r w:rsidR="00F243DF" w:rsidRPr="00F5117F">
        <w:t xml:space="preserve">, disruption caused </w:t>
      </w:r>
      <w:r w:rsidR="00F36277" w:rsidRPr="00F5117F">
        <w:t xml:space="preserve">by </w:t>
      </w:r>
      <w:r w:rsidR="00F243DF" w:rsidRPr="00F5117F">
        <w:t xml:space="preserve">bad reputation, and lack of customized marketing </w:t>
      </w:r>
      <w:r w:rsidR="00F243DF" w:rsidRPr="00F5117F">
        <w:fldChar w:fldCharType="begin" w:fldLock="1"/>
      </w:r>
      <w:r w:rsidR="00D149DE" w:rsidRPr="00F5117F">
        <w:instrText>ADDIN CSL_CITATION {"citationItems":[{"id":"ITEM-1","itemData":{"DOI":"10.57030/23364890.cemj.30.4.192","author":[{"dropping-particle":"","family":"Gergi","given":"Ms","non-dropping-particle":"","parse-names":false,"suffix":""},{"dropping-particle":"","family":"Sai","given":"Neerajana","non-dropping-particle":"","parse-names":false,"suffix":""},{"dropping-particle":"","family":"Madduri","given":"Chenna Upendra","non-dropping-particle":"","parse-names":false,"suffix":""},{"dropping-particle":"","family":"Rajasekhar","given":"Mamilla","non-dropping-particle":"","parse-names":false,"suffix":""}],"container-title":"Central European Management Journal","id":"ITEM-1","issue":"4","issued":{"date-parts":[["2022"]]},"page":"1902-1906","title":"Challenges, Opportunities and Strategies in Marketing of Healthcare Services in India","type":"article-journal","volume":"30"},"uris":["http://www.mendeley.com/documents/?uuid=14441b02-e68b-4914-99cb-5f2d19697e58"]}],"mendeley":{"formattedCitation":"(Gergi et al., 2022)","plainTextFormattedCitation":"(Gergi et al., 2022)","previouslyFormattedCitation":"(Gergi et al., 2022)"},"properties":{"noteIndex":0},"schema":"https://github.com/citation-style-language/schema/raw/master/csl-citation.json"}</w:instrText>
      </w:r>
      <w:r w:rsidR="00F243DF" w:rsidRPr="00F5117F">
        <w:fldChar w:fldCharType="separate"/>
      </w:r>
      <w:r w:rsidR="00F243DF" w:rsidRPr="00F5117F">
        <w:rPr>
          <w:noProof/>
        </w:rPr>
        <w:t>(Gergi et al., 2022)</w:t>
      </w:r>
      <w:r w:rsidR="00F243DF" w:rsidRPr="00F5117F">
        <w:fldChar w:fldCharType="end"/>
      </w:r>
      <w:r w:rsidR="00F243DF" w:rsidRPr="00F5117F">
        <w:t xml:space="preserve">. </w:t>
      </w:r>
      <w:r w:rsidR="00F36277" w:rsidRPr="00F5117F">
        <w:t>S</w:t>
      </w:r>
      <w:r w:rsidRPr="00F5117F">
        <w:t xml:space="preserve">ocial media can be </w:t>
      </w:r>
      <w:r w:rsidR="00F36277" w:rsidRPr="00F5117F">
        <w:t>used</w:t>
      </w:r>
      <w:r w:rsidRPr="00F5117F">
        <w:t xml:space="preserve"> </w:t>
      </w:r>
      <w:r w:rsidR="00F36277" w:rsidRPr="00F5117F">
        <w:t>as a</w:t>
      </w:r>
      <w:r w:rsidRPr="00F5117F">
        <w:t xml:space="preserve"> public relations </w:t>
      </w:r>
      <w:r w:rsidR="00F36277" w:rsidRPr="00F5117F">
        <w:t>tool as it provide</w:t>
      </w:r>
      <w:r w:rsidR="00881638">
        <w:t>s</w:t>
      </w:r>
      <w:r w:rsidR="00F36277" w:rsidRPr="00F5117F">
        <w:t xml:space="preserve"> </w:t>
      </w:r>
      <w:r w:rsidRPr="00F5117F">
        <w:t>updates about healthcare institutions</w:t>
      </w:r>
      <w:r w:rsidR="00F36277" w:rsidRPr="00F5117F">
        <w:t xml:space="preserve"> </w:t>
      </w:r>
      <w:r w:rsidR="00881638">
        <w:t xml:space="preserve">in an interactive manner and </w:t>
      </w:r>
      <w:r w:rsidR="005A66D0" w:rsidRPr="00F5117F">
        <w:t>hold</w:t>
      </w:r>
      <w:r w:rsidR="00881638">
        <w:t>s</w:t>
      </w:r>
      <w:r w:rsidR="005A66D0" w:rsidRPr="00F5117F">
        <w:t xml:space="preserve"> the attention of </w:t>
      </w:r>
      <w:r w:rsidR="00F36277" w:rsidRPr="00F5117F">
        <w:t>youth</w:t>
      </w:r>
      <w:r w:rsidRPr="00F5117F">
        <w:t xml:space="preserve"> </w:t>
      </w:r>
      <w:r w:rsidRPr="00F5117F">
        <w:fldChar w:fldCharType="begin" w:fldLock="1"/>
      </w:r>
      <w:r w:rsidR="005A66D0" w:rsidRPr="00F5117F">
        <w:instrText>ADDIN CSL_CITATION {"citationItems":[{"id":"ITEM-1","itemData":{"author":[{"dropping-particle":"","family":"Akp","given":"Junaid","non-dropping-particle":"","parse-names":false,"suffix":""}],"container-title":"International Journal For Technological Research In Engineering","id":"ITEM-1","issue":"5","issued":{"date-parts":[["2021"]]},"page":"163-166","title":"Role of public relation in private healthcare institutions in Kerala","type":"article-journal","volume":"8"},"uris":["http://www.mendeley.com/documents/?uuid=2894cdd9-9e4e-4ab5-906c-2e05e0c9f298"]},{"id":"ITEM-2","itemData":{"author":[{"dropping-particle":"","family":"Jaleel","given":"N. Abdul","non-dropping-particle":"","parse-names":false,"suffix":""},{"dropping-particle":"","family":"Kumar","given":"B. Baran","non-dropping-particle":"","parse-names":false,"suffix":""}],"container-title":"International Journal of Research and Analytical Reviews","id":"ITEM-2","issue":"3","issued":{"date-parts":[["2018"]]},"page":"33-41","title":"A study on marketing strategies of health care services and patients’ decision making regarding choice of a hospital","type":"article-journal","volume":"5"},"uris":["http://www.mendeley.com/documents/?uuid=53b5d704-8d76-47f2-bdee-d6acb0a3aa38"]}],"mendeley":{"formattedCitation":"(Akp, 2021; Jaleel &amp; Kumar, 2018)","plainTextFormattedCitation":"(Akp, 2021; Jaleel &amp; Kumar, 2018)","previouslyFormattedCitation":"(Akp, 2021; Jaleel &amp; Kumar, 2018)"},"properties":{"noteIndex":0},"schema":"https://github.com/citation-style-language/schema/raw/master/csl-citation.json"}</w:instrText>
      </w:r>
      <w:r w:rsidRPr="00F5117F">
        <w:fldChar w:fldCharType="separate"/>
      </w:r>
      <w:r w:rsidR="005A66D0" w:rsidRPr="00F5117F">
        <w:rPr>
          <w:noProof/>
        </w:rPr>
        <w:t>(Akp, 2021; Jaleel &amp; Kumar, 2018)</w:t>
      </w:r>
      <w:r w:rsidRPr="00F5117F">
        <w:fldChar w:fldCharType="end"/>
      </w:r>
      <w:r w:rsidRPr="00F5117F">
        <w:t xml:space="preserve">. Unfortunately, </w:t>
      </w:r>
      <w:r w:rsidR="00F36277" w:rsidRPr="00F5117F">
        <w:t>social media</w:t>
      </w:r>
      <w:r w:rsidRPr="00F5117F">
        <w:t xml:space="preserve"> comes with a</w:t>
      </w:r>
      <w:r w:rsidR="00F36277" w:rsidRPr="00F5117F">
        <w:t>n unwanted</w:t>
      </w:r>
      <w:r w:rsidRPr="00F5117F">
        <w:t xml:space="preserve"> </w:t>
      </w:r>
      <w:r w:rsidR="00F36277" w:rsidRPr="00F5117F">
        <w:t xml:space="preserve">probability of patients’ </w:t>
      </w:r>
      <w:r w:rsidRPr="00F5117F">
        <w:t xml:space="preserve">confidentiality </w:t>
      </w:r>
      <w:r w:rsidR="00F36277" w:rsidRPr="00F5117F">
        <w:t xml:space="preserve">being </w:t>
      </w:r>
      <w:r w:rsidRPr="00F5117F">
        <w:t xml:space="preserve">jeopardized and </w:t>
      </w:r>
      <w:r w:rsidR="00F36277" w:rsidRPr="00F5117F">
        <w:t>information being misused</w:t>
      </w:r>
      <w:r w:rsidR="00AA7A32" w:rsidRPr="00F5117F">
        <w:t xml:space="preserve">. </w:t>
      </w:r>
      <w:r w:rsidR="00F36277" w:rsidRPr="00F5117F">
        <w:t>S</w:t>
      </w:r>
      <w:r w:rsidR="00606634" w:rsidRPr="00F5117F">
        <w:t xml:space="preserve">tudies that can elucidate the essential </w:t>
      </w:r>
      <w:r w:rsidR="00F36277" w:rsidRPr="00F5117F">
        <w:t xml:space="preserve">concepts </w:t>
      </w:r>
      <w:r w:rsidR="00606634" w:rsidRPr="00F5117F">
        <w:t>in healthcare marketing</w:t>
      </w:r>
      <w:r w:rsidR="00F36277" w:rsidRPr="00F5117F">
        <w:t xml:space="preserve"> were found to be lacking</w:t>
      </w:r>
      <w:r w:rsidR="00606634" w:rsidRPr="00F5117F">
        <w:t xml:space="preserve"> by </w:t>
      </w:r>
      <w:r w:rsidR="00606634" w:rsidRPr="00F5117F">
        <w:fldChar w:fldCharType="begin" w:fldLock="1"/>
      </w:r>
      <w:r w:rsidR="00672662" w:rsidRPr="00F5117F">
        <w:instrText>ADDIN CSL_CITATION {"citationItems":[{"id":"ITEM-1","itemData":{"DOI":"10.3390/su141710499","ISSN":"20711050","abstract":"The study aims to provide a series of information that will contribute to the understanding of the concept of healthcare marketing and other associated concepts from the perspective of how research in the field has evolved. We aim to quantify the scientific interest in the field of healthcare marketing and to extract aspects that will contribute to a better understanding of the trends that characterize the specific vision of this topic. The research involves a bibliometric analysis, and the conduct of the study is based on the investigation of the academic literature from the Scopus and PubMed databases based on the PRISMA methodology. The study investigates 1077 papers published between 2000 and 2022. According to our study, the most productive countries in the field of healthcare marketing academic publications are the United States, the United Kingdom, and India. As research themes, the study revealed that customer/patient satisfaction, medical tourism, social marketing, and hospital-related marketing topics are highlighted based on cluster analysis of authors keywords. We also discuss the significant lack of research to clarify the use of the concepts such as patient/client/customer in healthcare marketing and to understand the role of prevention services as essential in sustainable healthcare.","author":[{"dropping-particle":"","family":"Popa","given":"Adela Laura","non-dropping-particle":"","parse-names":false,"suffix":""},{"dropping-particle":"","family":"Ţarcă","given":"Naiana Nicoleta","non-dropping-particle":"","parse-names":false,"suffix":""},{"dropping-particle":"","family":"Sasu","given":"Dinu Vlad","non-dropping-particle":"","parse-names":false,"suffix":""},{"dropping-particle":"","family":"Bodog","given":"Simona Aurelia","non-dropping-particle":"","parse-names":false,"suffix":""},{"dropping-particle":"","family":"Roşca","given":"Remus Dorel","non-dropping-particle":"","parse-names":false,"suffix":""},{"dropping-particle":"","family":"Tarcza","given":"Teodora Mihaela","non-dropping-particle":"","parse-names":false,"suffix":""}],"container-title":"Sustainability (Switzerland)","id":"ITEM-1","issue":"17","issued":{"date-parts":[["2022"]]},"title":"Exploring Marketing Insights for Healthcare: Trends and Perspectives Based on Literature Investigation","type":"article-journal","volume":"14"},"uris":["http://www.mendeley.com/documents/?uuid=160b8c26-4660-4404-9d80-44c69bf8f048"]}],"mendeley":{"formattedCitation":"(Popa et al., 2022)","manualFormatting":"Popa et al. (2022)","plainTextFormattedCitation":"(Popa et al., 2022)","previouslyFormattedCitation":"(Popa et al., 2022)"},"properties":{"noteIndex":0},"schema":"https://github.com/citation-style-language/schema/raw/master/csl-citation.json"}</w:instrText>
      </w:r>
      <w:r w:rsidR="00606634" w:rsidRPr="00F5117F">
        <w:fldChar w:fldCharType="separate"/>
      </w:r>
      <w:r w:rsidR="00606634" w:rsidRPr="00F5117F">
        <w:rPr>
          <w:noProof/>
        </w:rPr>
        <w:t>Popa et al. (2022)</w:t>
      </w:r>
      <w:r w:rsidR="00606634" w:rsidRPr="00F5117F">
        <w:fldChar w:fldCharType="end"/>
      </w:r>
      <w:r w:rsidR="00F36277" w:rsidRPr="00F5117F">
        <w:t>;</w:t>
      </w:r>
      <w:r w:rsidR="00672662" w:rsidRPr="00F5117F">
        <w:t xml:space="preserve"> </w:t>
      </w:r>
      <w:r w:rsidR="00F36277" w:rsidRPr="00F5117F">
        <w:t xml:space="preserve">consequently, </w:t>
      </w:r>
      <w:r w:rsidR="00606634" w:rsidRPr="00F5117F">
        <w:t xml:space="preserve">a scope for future research </w:t>
      </w:r>
      <w:r w:rsidR="00F36277" w:rsidRPr="00F5117F">
        <w:t xml:space="preserve">is apparent </w:t>
      </w:r>
      <w:r w:rsidR="00672662" w:rsidRPr="00F5117F">
        <w:t>in this area</w:t>
      </w:r>
      <w:r w:rsidR="00606634" w:rsidRPr="00F5117F">
        <w:t>.</w:t>
      </w:r>
    </w:p>
    <w:p w14:paraId="67DD03FC" w14:textId="43985956" w:rsidR="004E1427" w:rsidRPr="00F5117F" w:rsidRDefault="004E1427" w:rsidP="00264437">
      <w:pPr>
        <w:pStyle w:val="Heading1"/>
        <w:numPr>
          <w:ilvl w:val="0"/>
          <w:numId w:val="0"/>
        </w:numPr>
        <w:ind w:left="432" w:hanging="432"/>
      </w:pPr>
      <w:r w:rsidRPr="00F5117F">
        <w:t>Reference</w:t>
      </w:r>
      <w:r w:rsidR="00F53A13" w:rsidRPr="00F5117F">
        <w:t>s</w:t>
      </w:r>
    </w:p>
    <w:p w14:paraId="27918A6B" w14:textId="0F012A1E" w:rsidR="00050142" w:rsidRPr="00050142" w:rsidRDefault="00A622AB" w:rsidP="00440923">
      <w:pPr>
        <w:keepLines/>
        <w:autoSpaceDE w:val="0"/>
        <w:autoSpaceDN w:val="0"/>
        <w:adjustRightInd w:val="0"/>
        <w:spacing w:before="200" w:after="200" w:line="240" w:lineRule="auto"/>
        <w:ind w:left="720" w:hanging="720"/>
        <w:jc w:val="both"/>
        <w:rPr>
          <w:rFonts w:cs="Times New Roman"/>
          <w:noProof/>
          <w:szCs w:val="24"/>
        </w:rPr>
      </w:pPr>
      <w:r w:rsidRPr="00F5117F">
        <w:fldChar w:fldCharType="begin" w:fldLock="1"/>
      </w:r>
      <w:r w:rsidRPr="00F5117F">
        <w:instrText xml:space="preserve">ADDIN Mendeley Bibliography CSL_BIBLIOGRAPHY </w:instrText>
      </w:r>
      <w:r w:rsidRPr="00F5117F">
        <w:fldChar w:fldCharType="separate"/>
      </w:r>
      <w:r w:rsidR="00050142" w:rsidRPr="00050142">
        <w:rPr>
          <w:rFonts w:cs="Times New Roman"/>
          <w:noProof/>
          <w:szCs w:val="24"/>
        </w:rPr>
        <w:t xml:space="preserve">Akp, J. (2021). Role of public relation in private healthcare institutions in Kerala. </w:t>
      </w:r>
      <w:r w:rsidR="00050142" w:rsidRPr="00050142">
        <w:rPr>
          <w:rFonts w:cs="Times New Roman"/>
          <w:i/>
          <w:iCs/>
          <w:noProof/>
          <w:szCs w:val="24"/>
        </w:rPr>
        <w:t>International Journal For Technological Research In Engineering</w:t>
      </w:r>
      <w:r w:rsidR="00050142" w:rsidRPr="00050142">
        <w:rPr>
          <w:rFonts w:cs="Times New Roman"/>
          <w:noProof/>
          <w:szCs w:val="24"/>
        </w:rPr>
        <w:t xml:space="preserve">, </w:t>
      </w:r>
      <w:r w:rsidR="00050142" w:rsidRPr="00050142">
        <w:rPr>
          <w:rFonts w:cs="Times New Roman"/>
          <w:i/>
          <w:iCs/>
          <w:noProof/>
          <w:szCs w:val="24"/>
        </w:rPr>
        <w:t>8</w:t>
      </w:r>
      <w:r w:rsidR="00050142" w:rsidRPr="00050142">
        <w:rPr>
          <w:rFonts w:cs="Times New Roman"/>
          <w:noProof/>
          <w:szCs w:val="24"/>
        </w:rPr>
        <w:t>(5), 163–166.</w:t>
      </w:r>
    </w:p>
    <w:p w14:paraId="15780576"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Ayed, M. B., &amp; El Aoud, N. (2017). The patient empowerment: A promising concept in healthcare marketing. </w:t>
      </w:r>
      <w:r w:rsidRPr="00050142">
        <w:rPr>
          <w:rFonts w:cs="Times New Roman"/>
          <w:i/>
          <w:iCs/>
          <w:noProof/>
          <w:szCs w:val="24"/>
        </w:rPr>
        <w:t>International Journal of Healthcare Management</w:t>
      </w:r>
      <w:r w:rsidRPr="00050142">
        <w:rPr>
          <w:rFonts w:cs="Times New Roman"/>
          <w:noProof/>
          <w:szCs w:val="24"/>
        </w:rPr>
        <w:t xml:space="preserve">, </w:t>
      </w:r>
      <w:r w:rsidRPr="00050142">
        <w:rPr>
          <w:rFonts w:cs="Times New Roman"/>
          <w:i/>
          <w:iCs/>
          <w:noProof/>
          <w:szCs w:val="24"/>
        </w:rPr>
        <w:t>10</w:t>
      </w:r>
      <w:r w:rsidRPr="00050142">
        <w:rPr>
          <w:rFonts w:cs="Times New Roman"/>
          <w:noProof/>
          <w:szCs w:val="24"/>
        </w:rPr>
        <w:t>(1), 42–48. https://doi.org/10.1080/20479700.2016.1268326</w:t>
      </w:r>
    </w:p>
    <w:p w14:paraId="38764A7F"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Dahmani, H., &amp; Tadj, P. M. (2023). The Healthcare Marketing and the Characteristic of Hospital Marketing. </w:t>
      </w:r>
      <w:r w:rsidRPr="00050142">
        <w:rPr>
          <w:rFonts w:cs="Times New Roman"/>
          <w:i/>
          <w:iCs/>
          <w:noProof/>
          <w:szCs w:val="24"/>
        </w:rPr>
        <w:t>Journal of Development Research an Studies</w:t>
      </w:r>
      <w:r w:rsidRPr="00050142">
        <w:rPr>
          <w:rFonts w:cs="Times New Roman"/>
          <w:noProof/>
          <w:szCs w:val="24"/>
        </w:rPr>
        <w:t xml:space="preserve">, </w:t>
      </w:r>
      <w:r w:rsidRPr="00050142">
        <w:rPr>
          <w:rFonts w:cs="Times New Roman"/>
          <w:i/>
          <w:iCs/>
          <w:noProof/>
          <w:szCs w:val="24"/>
        </w:rPr>
        <w:t>10</w:t>
      </w:r>
      <w:r w:rsidRPr="00050142">
        <w:rPr>
          <w:rFonts w:cs="Times New Roman"/>
          <w:noProof/>
          <w:szCs w:val="24"/>
        </w:rPr>
        <w:t>(1), 620–634.</w:t>
      </w:r>
    </w:p>
    <w:p w14:paraId="2D14C0AE"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Elrod, J. K., &amp; Fortenberry, J. L. (2020). Foundational elements of communication in health and medicine: avenues for strengthening the marketing communications mix. </w:t>
      </w:r>
      <w:r w:rsidRPr="00050142">
        <w:rPr>
          <w:rFonts w:cs="Times New Roman"/>
          <w:i/>
          <w:iCs/>
          <w:noProof/>
          <w:szCs w:val="24"/>
        </w:rPr>
        <w:t>BMC Health Services Research</w:t>
      </w:r>
      <w:r w:rsidRPr="00050142">
        <w:rPr>
          <w:rFonts w:cs="Times New Roman"/>
          <w:noProof/>
          <w:szCs w:val="24"/>
        </w:rPr>
        <w:t xml:space="preserve">, </w:t>
      </w:r>
      <w:r w:rsidRPr="00050142">
        <w:rPr>
          <w:rFonts w:cs="Times New Roman"/>
          <w:i/>
          <w:iCs/>
          <w:noProof/>
          <w:szCs w:val="24"/>
        </w:rPr>
        <w:t>20</w:t>
      </w:r>
      <w:r w:rsidRPr="00050142">
        <w:rPr>
          <w:rFonts w:cs="Times New Roman"/>
          <w:noProof/>
          <w:szCs w:val="24"/>
        </w:rPr>
        <w:t>(Suppl 1), 1–6. https://doi.org/10.1186/s12913-020-05604-9</w:t>
      </w:r>
    </w:p>
    <w:p w14:paraId="1030A530"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Fischer, S. (2014). Hospital Positioning and Integrated Hospital Marketing Communications: State-of-the-Art Review, Conceptual Framework, and Research Agenda. </w:t>
      </w:r>
      <w:r w:rsidRPr="00050142">
        <w:rPr>
          <w:rFonts w:cs="Times New Roman"/>
          <w:i/>
          <w:iCs/>
          <w:noProof/>
          <w:szCs w:val="24"/>
        </w:rPr>
        <w:t>Journal of Nonprofit and Public Sector Marketing</w:t>
      </w:r>
      <w:r w:rsidRPr="00050142">
        <w:rPr>
          <w:rFonts w:cs="Times New Roman"/>
          <w:noProof/>
          <w:szCs w:val="24"/>
        </w:rPr>
        <w:t xml:space="preserve">, </w:t>
      </w:r>
      <w:r w:rsidRPr="00050142">
        <w:rPr>
          <w:rFonts w:cs="Times New Roman"/>
          <w:i/>
          <w:iCs/>
          <w:noProof/>
          <w:szCs w:val="24"/>
        </w:rPr>
        <w:t>26</w:t>
      </w:r>
      <w:r w:rsidRPr="00050142">
        <w:rPr>
          <w:rFonts w:cs="Times New Roman"/>
          <w:noProof/>
          <w:szCs w:val="24"/>
        </w:rPr>
        <w:t>(1), 1–34. https://doi.org/10.1080/10495142.2014.870431</w:t>
      </w:r>
    </w:p>
    <w:p w14:paraId="353DCAFA"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Ganiem, L. M., &amp; Agustina, A. (2023). Cyber Public Relations Strategies for Enhancing Public Engagement : A Case Study of Koja Hospital Instagram. </w:t>
      </w:r>
      <w:r w:rsidRPr="00050142">
        <w:rPr>
          <w:rFonts w:cs="Times New Roman"/>
          <w:i/>
          <w:iCs/>
          <w:noProof/>
          <w:szCs w:val="24"/>
        </w:rPr>
        <w:t>ATHENA: Journal of Social, Culture and Society Vol</w:t>
      </w:r>
      <w:r w:rsidRPr="00050142">
        <w:rPr>
          <w:rFonts w:cs="Times New Roman"/>
          <w:noProof/>
          <w:szCs w:val="24"/>
        </w:rPr>
        <w:t xml:space="preserve">, </w:t>
      </w:r>
      <w:r w:rsidRPr="00050142">
        <w:rPr>
          <w:rFonts w:cs="Times New Roman"/>
          <w:i/>
          <w:iCs/>
          <w:noProof/>
          <w:szCs w:val="24"/>
        </w:rPr>
        <w:t>1</w:t>
      </w:r>
      <w:r w:rsidRPr="00050142">
        <w:rPr>
          <w:rFonts w:cs="Times New Roman"/>
          <w:noProof/>
          <w:szCs w:val="24"/>
        </w:rPr>
        <w:t>(3), 116–129.</w:t>
      </w:r>
    </w:p>
    <w:p w14:paraId="1EA09690"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Gergi, M., Sai, N., Madduri, C. U., &amp; Rajasekhar, M. (2022). Challenges, Opportunities and Strategies in Marketing of Healthcare Services in India. </w:t>
      </w:r>
      <w:r w:rsidRPr="00050142">
        <w:rPr>
          <w:rFonts w:cs="Times New Roman"/>
          <w:i/>
          <w:iCs/>
          <w:noProof/>
          <w:szCs w:val="24"/>
        </w:rPr>
        <w:t>Central European Management Journal</w:t>
      </w:r>
      <w:r w:rsidRPr="00050142">
        <w:rPr>
          <w:rFonts w:cs="Times New Roman"/>
          <w:noProof/>
          <w:szCs w:val="24"/>
        </w:rPr>
        <w:t xml:space="preserve">, </w:t>
      </w:r>
      <w:r w:rsidRPr="00050142">
        <w:rPr>
          <w:rFonts w:cs="Times New Roman"/>
          <w:i/>
          <w:iCs/>
          <w:noProof/>
          <w:szCs w:val="24"/>
        </w:rPr>
        <w:t>30</w:t>
      </w:r>
      <w:r w:rsidRPr="00050142">
        <w:rPr>
          <w:rFonts w:cs="Times New Roman"/>
          <w:noProof/>
          <w:szCs w:val="24"/>
        </w:rPr>
        <w:t>(4), 1902–1906. https://doi.org/10.57030/23364890.cemj.30.4.192</w:t>
      </w:r>
    </w:p>
    <w:p w14:paraId="11BCDF91"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Grunig, J., &amp; Hunt, T. (1984). </w:t>
      </w:r>
      <w:r w:rsidRPr="00050142">
        <w:rPr>
          <w:rFonts w:cs="Times New Roman"/>
          <w:i/>
          <w:iCs/>
          <w:noProof/>
          <w:szCs w:val="24"/>
        </w:rPr>
        <w:t>Managing of Public Relations</w:t>
      </w:r>
      <w:r w:rsidRPr="00050142">
        <w:rPr>
          <w:rFonts w:cs="Times New Roman"/>
          <w:noProof/>
          <w:szCs w:val="24"/>
        </w:rPr>
        <w:t xml:space="preserve"> (T. – Wadswortgh (ed.)).</w:t>
      </w:r>
    </w:p>
    <w:p w14:paraId="15D97B92"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Guy, B., Williams, D. R., Aldridge, A., &amp; Roggenkamp, S. D. (2008). Approaches to organizing public relations functions in healthcare. </w:t>
      </w:r>
      <w:r w:rsidRPr="00050142">
        <w:rPr>
          <w:rFonts w:cs="Times New Roman"/>
          <w:i/>
          <w:iCs/>
          <w:noProof/>
          <w:szCs w:val="24"/>
        </w:rPr>
        <w:t>Health Marketing Quarterly</w:t>
      </w:r>
      <w:r w:rsidRPr="00050142">
        <w:rPr>
          <w:rFonts w:cs="Times New Roman"/>
          <w:noProof/>
          <w:szCs w:val="24"/>
        </w:rPr>
        <w:t xml:space="preserve">, </w:t>
      </w:r>
      <w:r w:rsidRPr="00050142">
        <w:rPr>
          <w:rFonts w:cs="Times New Roman"/>
          <w:i/>
          <w:iCs/>
          <w:noProof/>
          <w:szCs w:val="24"/>
        </w:rPr>
        <w:t>24</w:t>
      </w:r>
      <w:r w:rsidRPr="00050142">
        <w:rPr>
          <w:rFonts w:cs="Times New Roman"/>
          <w:noProof/>
          <w:szCs w:val="24"/>
        </w:rPr>
        <w:t>(3–4), 1–18. https://doi.org/10.1080/07359680802118969</w:t>
      </w:r>
    </w:p>
    <w:p w14:paraId="536644DD"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Hetherington, L. T., Ekachai, D., &amp; Parkinson, M. G. (2001). Public relations in the healthcare industry. In </w:t>
      </w:r>
      <w:r w:rsidRPr="00050142">
        <w:rPr>
          <w:rFonts w:cs="Times New Roman"/>
          <w:i/>
          <w:iCs/>
          <w:noProof/>
          <w:szCs w:val="24"/>
        </w:rPr>
        <w:t>Handbook of public relations</w:t>
      </w:r>
      <w:r w:rsidRPr="00050142">
        <w:rPr>
          <w:rFonts w:cs="Times New Roman"/>
          <w:noProof/>
          <w:szCs w:val="24"/>
        </w:rPr>
        <w:t xml:space="preserve"> (pp. 571–578).</w:t>
      </w:r>
    </w:p>
    <w:p w14:paraId="156CAE4D"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lastRenderedPageBreak/>
        <w:t xml:space="preserve">Islam, K. R., &amp; Luqman, Y. (2022). Tasks of Public Relations Officer at RSND during COVID-19 Pandemic. </w:t>
      </w:r>
      <w:r w:rsidRPr="00050142">
        <w:rPr>
          <w:rFonts w:cs="Times New Roman"/>
          <w:i/>
          <w:iCs/>
          <w:noProof/>
          <w:szCs w:val="24"/>
        </w:rPr>
        <w:t>Komunikator</w:t>
      </w:r>
      <w:r w:rsidRPr="00050142">
        <w:rPr>
          <w:rFonts w:cs="Times New Roman"/>
          <w:noProof/>
          <w:szCs w:val="24"/>
        </w:rPr>
        <w:t xml:space="preserve">, </w:t>
      </w:r>
      <w:r w:rsidRPr="00050142">
        <w:rPr>
          <w:rFonts w:cs="Times New Roman"/>
          <w:i/>
          <w:iCs/>
          <w:noProof/>
          <w:szCs w:val="24"/>
        </w:rPr>
        <w:t>14</w:t>
      </w:r>
      <w:r w:rsidRPr="00050142">
        <w:rPr>
          <w:rFonts w:cs="Times New Roman"/>
          <w:noProof/>
          <w:szCs w:val="24"/>
        </w:rPr>
        <w:t>(1), 67–78. https://doi.org/10.18196/jkm.13315</w:t>
      </w:r>
    </w:p>
    <w:p w14:paraId="0567758D"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Jaleel, N. A., &amp; Kumar, B. B. (2018). A study on marketing strategies of health care services and patients’ decision making regarding choice of a hospital. </w:t>
      </w:r>
      <w:r w:rsidRPr="00050142">
        <w:rPr>
          <w:rFonts w:cs="Times New Roman"/>
          <w:i/>
          <w:iCs/>
          <w:noProof/>
          <w:szCs w:val="24"/>
        </w:rPr>
        <w:t>International Journal of Research and Analytical Reviews</w:t>
      </w:r>
      <w:r w:rsidRPr="00050142">
        <w:rPr>
          <w:rFonts w:cs="Times New Roman"/>
          <w:noProof/>
          <w:szCs w:val="24"/>
        </w:rPr>
        <w:t xml:space="preserve">, </w:t>
      </w:r>
      <w:r w:rsidRPr="00050142">
        <w:rPr>
          <w:rFonts w:cs="Times New Roman"/>
          <w:i/>
          <w:iCs/>
          <w:noProof/>
          <w:szCs w:val="24"/>
        </w:rPr>
        <w:t>5</w:t>
      </w:r>
      <w:r w:rsidRPr="00050142">
        <w:rPr>
          <w:rFonts w:cs="Times New Roman"/>
          <w:noProof/>
          <w:szCs w:val="24"/>
        </w:rPr>
        <w:t>(3), 33–41.</w:t>
      </w:r>
    </w:p>
    <w:p w14:paraId="6D1550D3"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Kay, M. J. (2007). Healthcare marketing: What is salient? </w:t>
      </w:r>
      <w:r w:rsidRPr="00050142">
        <w:rPr>
          <w:rFonts w:cs="Times New Roman"/>
          <w:i/>
          <w:iCs/>
          <w:noProof/>
          <w:szCs w:val="24"/>
        </w:rPr>
        <w:t>International Journal of Pharmaceutical and Healthcare Marketing</w:t>
      </w:r>
      <w:r w:rsidRPr="00050142">
        <w:rPr>
          <w:rFonts w:cs="Times New Roman"/>
          <w:noProof/>
          <w:szCs w:val="24"/>
        </w:rPr>
        <w:t xml:space="preserve">, </w:t>
      </w:r>
      <w:r w:rsidRPr="00050142">
        <w:rPr>
          <w:rFonts w:cs="Times New Roman"/>
          <w:i/>
          <w:iCs/>
          <w:noProof/>
          <w:szCs w:val="24"/>
        </w:rPr>
        <w:t>1</w:t>
      </w:r>
      <w:r w:rsidRPr="00050142">
        <w:rPr>
          <w:rFonts w:cs="Times New Roman"/>
          <w:noProof/>
          <w:szCs w:val="24"/>
        </w:rPr>
        <w:t>(3), 247–263. https://doi.org/10.1108/17506120710818256</w:t>
      </w:r>
    </w:p>
    <w:p w14:paraId="65CAAE1A"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Ki, E., Kang, D., &amp; Huang, M. (2022). The state of health public relations: A content analysis of published articles in seven communication journals from 2001 to 2021. </w:t>
      </w:r>
      <w:r w:rsidRPr="00050142">
        <w:rPr>
          <w:rFonts w:cs="Times New Roman"/>
          <w:i/>
          <w:iCs/>
          <w:noProof/>
          <w:szCs w:val="24"/>
        </w:rPr>
        <w:t>Public Relations Review</w:t>
      </w:r>
      <w:r w:rsidRPr="00050142">
        <w:rPr>
          <w:rFonts w:cs="Times New Roman"/>
          <w:noProof/>
          <w:szCs w:val="24"/>
        </w:rPr>
        <w:t xml:space="preserve">, </w:t>
      </w:r>
      <w:r w:rsidRPr="00050142">
        <w:rPr>
          <w:rFonts w:cs="Times New Roman"/>
          <w:i/>
          <w:iCs/>
          <w:noProof/>
          <w:szCs w:val="24"/>
        </w:rPr>
        <w:t>48</w:t>
      </w:r>
      <w:r w:rsidRPr="00050142">
        <w:rPr>
          <w:rFonts w:cs="Times New Roman"/>
          <w:noProof/>
          <w:szCs w:val="24"/>
        </w:rPr>
        <w:t>(5), 102255.</w:t>
      </w:r>
    </w:p>
    <w:p w14:paraId="2B861A9A"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Kumar, P. N., Abijith, A., &amp; Jacob, A. P. (2015). Study on Role of Print Media in Public Relation Activities of a Hospital. </w:t>
      </w:r>
      <w:r w:rsidRPr="00050142">
        <w:rPr>
          <w:rFonts w:cs="Times New Roman"/>
          <w:i/>
          <w:iCs/>
          <w:noProof/>
          <w:szCs w:val="24"/>
        </w:rPr>
        <w:t>International Journal of Health Sciences and Research</w:t>
      </w:r>
      <w:r w:rsidRPr="00050142">
        <w:rPr>
          <w:rFonts w:cs="Times New Roman"/>
          <w:noProof/>
          <w:szCs w:val="24"/>
        </w:rPr>
        <w:t xml:space="preserve">, </w:t>
      </w:r>
      <w:r w:rsidRPr="00050142">
        <w:rPr>
          <w:rFonts w:cs="Times New Roman"/>
          <w:i/>
          <w:iCs/>
          <w:noProof/>
          <w:szCs w:val="24"/>
        </w:rPr>
        <w:t>5</w:t>
      </w:r>
      <w:r w:rsidRPr="00050142">
        <w:rPr>
          <w:rFonts w:cs="Times New Roman"/>
          <w:noProof/>
          <w:szCs w:val="24"/>
        </w:rPr>
        <w:t>(1), 156–164.</w:t>
      </w:r>
    </w:p>
    <w:p w14:paraId="52B742C9"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Oyeleke, A. (2020). Public Relations and Crisis Management in Federal Teaching Hospital Abakaliki and University of Nigeria Teaching Hospital , Enugu. </w:t>
      </w:r>
      <w:r w:rsidRPr="00050142">
        <w:rPr>
          <w:rFonts w:cs="Times New Roman"/>
          <w:i/>
          <w:iCs/>
          <w:noProof/>
          <w:szCs w:val="24"/>
        </w:rPr>
        <w:t>Ebonyi State University Journal of Mass Communication</w:t>
      </w:r>
      <w:r w:rsidRPr="00050142">
        <w:rPr>
          <w:rFonts w:cs="Times New Roman"/>
          <w:noProof/>
          <w:szCs w:val="24"/>
        </w:rPr>
        <w:t xml:space="preserve">, </w:t>
      </w:r>
      <w:r w:rsidRPr="00050142">
        <w:rPr>
          <w:rFonts w:cs="Times New Roman"/>
          <w:i/>
          <w:iCs/>
          <w:noProof/>
          <w:szCs w:val="24"/>
        </w:rPr>
        <w:t>7</w:t>
      </w:r>
      <w:r w:rsidRPr="00050142">
        <w:rPr>
          <w:rFonts w:cs="Times New Roman"/>
          <w:noProof/>
          <w:szCs w:val="24"/>
        </w:rPr>
        <w:t>(1), 194–203.</w:t>
      </w:r>
    </w:p>
    <w:p w14:paraId="5B8A05BD"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Popa, A. L., Ţarcă, N. N., Sasu, D. V., Bodog, S. A., Roşca, R. D., &amp; Tarcza, T. M. (2022). Exploring Marketing Insights for Healthcare: Trends and Perspectives Based on Literature Investigation. </w:t>
      </w:r>
      <w:r w:rsidRPr="00050142">
        <w:rPr>
          <w:rFonts w:cs="Times New Roman"/>
          <w:i/>
          <w:iCs/>
          <w:noProof/>
          <w:szCs w:val="24"/>
        </w:rPr>
        <w:t>Sustainability (Switzerland)</w:t>
      </w:r>
      <w:r w:rsidRPr="00050142">
        <w:rPr>
          <w:rFonts w:cs="Times New Roman"/>
          <w:noProof/>
          <w:szCs w:val="24"/>
        </w:rPr>
        <w:t xml:space="preserve">, </w:t>
      </w:r>
      <w:r w:rsidRPr="00050142">
        <w:rPr>
          <w:rFonts w:cs="Times New Roman"/>
          <w:i/>
          <w:iCs/>
          <w:noProof/>
          <w:szCs w:val="24"/>
        </w:rPr>
        <w:t>14</w:t>
      </w:r>
      <w:r w:rsidRPr="00050142">
        <w:rPr>
          <w:rFonts w:cs="Times New Roman"/>
          <w:noProof/>
          <w:szCs w:val="24"/>
        </w:rPr>
        <w:t>(17). https://doi.org/10.3390/su141710499</w:t>
      </w:r>
    </w:p>
    <w:p w14:paraId="590B1301"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Rathore, V. S., Mathur, N., &amp; Jain, K. (2019). Role of Public Relation in Health Care Industry of Bhopal. </w:t>
      </w:r>
      <w:r w:rsidRPr="00050142">
        <w:rPr>
          <w:rFonts w:cs="Times New Roman"/>
          <w:i/>
          <w:iCs/>
          <w:noProof/>
          <w:szCs w:val="24"/>
        </w:rPr>
        <w:t>Journal of Emerging Technologies and Innovative Research (JETIR)</w:t>
      </w:r>
      <w:r w:rsidRPr="00050142">
        <w:rPr>
          <w:rFonts w:cs="Times New Roman"/>
          <w:noProof/>
          <w:szCs w:val="24"/>
        </w:rPr>
        <w:t xml:space="preserve">, </w:t>
      </w:r>
      <w:r w:rsidRPr="00050142">
        <w:rPr>
          <w:rFonts w:cs="Times New Roman"/>
          <w:i/>
          <w:iCs/>
          <w:noProof/>
          <w:szCs w:val="24"/>
        </w:rPr>
        <w:t>6</w:t>
      </w:r>
      <w:r w:rsidRPr="00050142">
        <w:rPr>
          <w:rFonts w:cs="Times New Roman"/>
          <w:noProof/>
          <w:szCs w:val="24"/>
        </w:rPr>
        <w:t>(4), 519–524.</w:t>
      </w:r>
    </w:p>
    <w:p w14:paraId="18E4E40F"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Renu, N. (2021). Innovative Healthcare Marketing Strategies during COVID-19. </w:t>
      </w:r>
      <w:r w:rsidRPr="00050142">
        <w:rPr>
          <w:rFonts w:cs="Times New Roman"/>
          <w:i/>
          <w:iCs/>
          <w:noProof/>
          <w:szCs w:val="24"/>
        </w:rPr>
        <w:t>Journal of Marketing Management (JMM)</w:t>
      </w:r>
      <w:r w:rsidRPr="00050142">
        <w:rPr>
          <w:rFonts w:cs="Times New Roman"/>
          <w:noProof/>
          <w:szCs w:val="24"/>
        </w:rPr>
        <w:t xml:space="preserve">, </w:t>
      </w:r>
      <w:r w:rsidRPr="00050142">
        <w:rPr>
          <w:rFonts w:cs="Times New Roman"/>
          <w:i/>
          <w:iCs/>
          <w:noProof/>
          <w:szCs w:val="24"/>
        </w:rPr>
        <w:t>9</w:t>
      </w:r>
      <w:r w:rsidRPr="00050142">
        <w:rPr>
          <w:rFonts w:cs="Times New Roman"/>
          <w:noProof/>
          <w:szCs w:val="24"/>
        </w:rPr>
        <w:t>(2), 45–49. https://doi.org/10.15640/jmm.v9n2a7</w:t>
      </w:r>
    </w:p>
    <w:p w14:paraId="200DCCFF"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Savitri, I., Trihapsari, C. M., &amp; Cahyati, M. E. (2022). The Role of Cyber Public Relations In Health Campaign In Pandemic Times. </w:t>
      </w:r>
      <w:r w:rsidRPr="00050142">
        <w:rPr>
          <w:rFonts w:cs="Times New Roman"/>
          <w:i/>
          <w:iCs/>
          <w:noProof/>
          <w:szCs w:val="24"/>
        </w:rPr>
        <w:t>Kanal: Jurnal Ilmu Komunikasi</w:t>
      </w:r>
      <w:r w:rsidRPr="00050142">
        <w:rPr>
          <w:rFonts w:cs="Times New Roman"/>
          <w:noProof/>
          <w:szCs w:val="24"/>
        </w:rPr>
        <w:t xml:space="preserve">, </w:t>
      </w:r>
      <w:r w:rsidRPr="00050142">
        <w:rPr>
          <w:rFonts w:cs="Times New Roman"/>
          <w:i/>
          <w:iCs/>
          <w:noProof/>
          <w:szCs w:val="24"/>
        </w:rPr>
        <w:t>10</w:t>
      </w:r>
      <w:r w:rsidRPr="00050142">
        <w:rPr>
          <w:rFonts w:cs="Times New Roman"/>
          <w:noProof/>
          <w:szCs w:val="24"/>
        </w:rPr>
        <w:t>(2), 56–62. https://doi.org/10.21070/kanal.v10i2.1667</w:t>
      </w:r>
    </w:p>
    <w:p w14:paraId="4C7E194B"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Sreenivas, T., Srinivasarao, B., &amp; Rao, U. S. (2013). An Analysis on Marketing Mix in Hospitals. </w:t>
      </w:r>
      <w:r w:rsidRPr="00050142">
        <w:rPr>
          <w:rFonts w:cs="Times New Roman"/>
          <w:i/>
          <w:iCs/>
          <w:noProof/>
          <w:szCs w:val="24"/>
        </w:rPr>
        <w:t>International Journal of Advanced Research in Management and Social Sciences</w:t>
      </w:r>
      <w:r w:rsidRPr="00050142">
        <w:rPr>
          <w:rFonts w:cs="Times New Roman"/>
          <w:noProof/>
          <w:szCs w:val="24"/>
        </w:rPr>
        <w:t xml:space="preserve">, </w:t>
      </w:r>
      <w:r w:rsidRPr="00050142">
        <w:rPr>
          <w:rFonts w:cs="Times New Roman"/>
          <w:i/>
          <w:iCs/>
          <w:noProof/>
          <w:szCs w:val="24"/>
        </w:rPr>
        <w:t>2</w:t>
      </w:r>
      <w:r w:rsidRPr="00050142">
        <w:rPr>
          <w:rFonts w:cs="Times New Roman"/>
          <w:noProof/>
          <w:szCs w:val="24"/>
        </w:rPr>
        <w:t>(4), 187–207.</w:t>
      </w:r>
    </w:p>
    <w:p w14:paraId="1C9D371A"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Tengilimoglu, D., Yesiltas, M., Kisa, A., &amp; Dziegielewski, S. F. (2008). The role of public relations activities in hospital choice. </w:t>
      </w:r>
      <w:r w:rsidRPr="00050142">
        <w:rPr>
          <w:rFonts w:cs="Times New Roman"/>
          <w:i/>
          <w:iCs/>
          <w:noProof/>
          <w:szCs w:val="24"/>
        </w:rPr>
        <w:t>Health Marketing Quarterly</w:t>
      </w:r>
      <w:r w:rsidRPr="00050142">
        <w:rPr>
          <w:rFonts w:cs="Times New Roman"/>
          <w:noProof/>
          <w:szCs w:val="24"/>
        </w:rPr>
        <w:t xml:space="preserve">, </w:t>
      </w:r>
      <w:r w:rsidRPr="00050142">
        <w:rPr>
          <w:rFonts w:cs="Times New Roman"/>
          <w:i/>
          <w:iCs/>
          <w:noProof/>
          <w:szCs w:val="24"/>
        </w:rPr>
        <w:t>24</w:t>
      </w:r>
      <w:r w:rsidRPr="00050142">
        <w:rPr>
          <w:rFonts w:cs="Times New Roman"/>
          <w:noProof/>
          <w:szCs w:val="24"/>
        </w:rPr>
        <w:t>(3–4), 19–31. https://doi.org/10.1080/07359680802118993</w:t>
      </w:r>
    </w:p>
    <w:p w14:paraId="5657A6A7"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Thomas, R. K. (2008). Introduction to Healthcare Marketing. In </w:t>
      </w:r>
      <w:r w:rsidRPr="00050142">
        <w:rPr>
          <w:rFonts w:cs="Times New Roman"/>
          <w:i/>
          <w:iCs/>
          <w:noProof/>
          <w:szCs w:val="24"/>
        </w:rPr>
        <w:t>Health Services Marketing</w:t>
      </w:r>
      <w:r w:rsidRPr="00050142">
        <w:rPr>
          <w:rFonts w:cs="Times New Roman"/>
          <w:noProof/>
          <w:szCs w:val="24"/>
        </w:rPr>
        <w:t xml:space="preserve"> (Issues ISBN978-0-387-73604–4, pp. 1–10). Springer, New York, NY. https://doi.org/10.1007/978-0-387-73606-8_1</w:t>
      </w:r>
    </w:p>
    <w:p w14:paraId="7BA13612"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Tomic, Z., Lasic, D., &amp; Tomic, T. (2010). Public Relations in Health Care. </w:t>
      </w:r>
      <w:r w:rsidRPr="00050142">
        <w:rPr>
          <w:rFonts w:cs="Times New Roman"/>
          <w:i/>
          <w:iCs/>
          <w:noProof/>
          <w:szCs w:val="24"/>
        </w:rPr>
        <w:t>Materia Socio Medica</w:t>
      </w:r>
      <w:r w:rsidRPr="00050142">
        <w:rPr>
          <w:rFonts w:cs="Times New Roman"/>
          <w:noProof/>
          <w:szCs w:val="24"/>
        </w:rPr>
        <w:t xml:space="preserve">, </w:t>
      </w:r>
      <w:r w:rsidRPr="00050142">
        <w:rPr>
          <w:rFonts w:cs="Times New Roman"/>
          <w:i/>
          <w:iCs/>
          <w:noProof/>
          <w:szCs w:val="24"/>
        </w:rPr>
        <w:t>22</w:t>
      </w:r>
      <w:r w:rsidRPr="00050142">
        <w:rPr>
          <w:rFonts w:cs="Times New Roman"/>
          <w:noProof/>
          <w:szCs w:val="24"/>
        </w:rPr>
        <w:t>(1), 25–27. www.kb-mostar.org</w:t>
      </w:r>
    </w:p>
    <w:p w14:paraId="72A455D5"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lastRenderedPageBreak/>
        <w:t xml:space="preserve">Udayai, K., &amp; Kumar, P. (2013). Innovation in healthcare marketing strategies in India: Learning from non healthcare industry. </w:t>
      </w:r>
      <w:r w:rsidRPr="00050142">
        <w:rPr>
          <w:rFonts w:cs="Times New Roman"/>
          <w:i/>
          <w:iCs/>
          <w:noProof/>
          <w:szCs w:val="24"/>
        </w:rPr>
        <w:t>Innovative Journal of Business and Management</w:t>
      </w:r>
      <w:r w:rsidRPr="00050142">
        <w:rPr>
          <w:rFonts w:cs="Times New Roman"/>
          <w:noProof/>
          <w:szCs w:val="24"/>
        </w:rPr>
        <w:t xml:space="preserve">, </w:t>
      </w:r>
      <w:r w:rsidRPr="00050142">
        <w:rPr>
          <w:rFonts w:cs="Times New Roman"/>
          <w:i/>
          <w:iCs/>
          <w:noProof/>
          <w:szCs w:val="24"/>
        </w:rPr>
        <w:t>2</w:t>
      </w:r>
      <w:r w:rsidRPr="00050142">
        <w:rPr>
          <w:rFonts w:cs="Times New Roman"/>
          <w:noProof/>
          <w:szCs w:val="24"/>
        </w:rPr>
        <w:t>(1), 22–25.</w:t>
      </w:r>
    </w:p>
    <w:p w14:paraId="257DD1FA"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UN. (2023). </w:t>
      </w:r>
      <w:r w:rsidRPr="00050142">
        <w:rPr>
          <w:rFonts w:cs="Times New Roman"/>
          <w:i/>
          <w:iCs/>
          <w:noProof/>
          <w:szCs w:val="24"/>
        </w:rPr>
        <w:t>Sustainable Development Goals</w:t>
      </w:r>
      <w:r w:rsidRPr="00050142">
        <w:rPr>
          <w:rFonts w:cs="Times New Roman"/>
          <w:noProof/>
          <w:szCs w:val="24"/>
        </w:rPr>
        <w:t>. https://sdgs.un.org/goals/goal3</w:t>
      </w:r>
    </w:p>
    <w:p w14:paraId="66ED3890"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szCs w:val="24"/>
        </w:rPr>
      </w:pPr>
      <w:r w:rsidRPr="00050142">
        <w:rPr>
          <w:rFonts w:cs="Times New Roman"/>
          <w:noProof/>
          <w:szCs w:val="24"/>
        </w:rPr>
        <w:t xml:space="preserve">Vujadinovic, N. (2020). Communication and public relations in healthcare. In J. Mantas, R. Sendelj, I. Ognjanovic, P. Knaup, E. Ammenwerth, &amp; O. Varga (Eds.), </w:t>
      </w:r>
      <w:r w:rsidRPr="00050142">
        <w:rPr>
          <w:rFonts w:cs="Times New Roman"/>
          <w:i/>
          <w:iCs/>
          <w:noProof/>
          <w:szCs w:val="24"/>
        </w:rPr>
        <w:t>Health Information Management: Empowering public health</w:t>
      </w:r>
      <w:r w:rsidRPr="00050142">
        <w:rPr>
          <w:rFonts w:cs="Times New Roman"/>
          <w:noProof/>
          <w:szCs w:val="24"/>
        </w:rPr>
        <w:t xml:space="preserve"> (pp. 42–51). IOS Press.</w:t>
      </w:r>
    </w:p>
    <w:p w14:paraId="359FD6DD" w14:textId="77777777" w:rsidR="00050142" w:rsidRPr="00050142" w:rsidRDefault="00050142" w:rsidP="00440923">
      <w:pPr>
        <w:keepLines/>
        <w:autoSpaceDE w:val="0"/>
        <w:autoSpaceDN w:val="0"/>
        <w:adjustRightInd w:val="0"/>
        <w:spacing w:before="200" w:after="200" w:line="240" w:lineRule="auto"/>
        <w:ind w:left="720" w:hanging="720"/>
        <w:jc w:val="both"/>
        <w:rPr>
          <w:rFonts w:cs="Times New Roman"/>
          <w:noProof/>
        </w:rPr>
      </w:pPr>
      <w:r w:rsidRPr="00050142">
        <w:rPr>
          <w:rFonts w:cs="Times New Roman"/>
          <w:noProof/>
          <w:szCs w:val="24"/>
        </w:rPr>
        <w:t xml:space="preserve">Yadav, R. K., &amp; Dabhade, N. (2013). Service Marketing Triangle and GAP Model in Hospital Industry. </w:t>
      </w:r>
      <w:r w:rsidRPr="00050142">
        <w:rPr>
          <w:rFonts w:cs="Times New Roman"/>
          <w:i/>
          <w:iCs/>
          <w:noProof/>
          <w:szCs w:val="24"/>
        </w:rPr>
        <w:t>International Letters of Social and Humanistic Sciences</w:t>
      </w:r>
      <w:r w:rsidRPr="00050142">
        <w:rPr>
          <w:rFonts w:cs="Times New Roman"/>
          <w:noProof/>
          <w:szCs w:val="24"/>
        </w:rPr>
        <w:t xml:space="preserve">, </w:t>
      </w:r>
      <w:r w:rsidRPr="00050142">
        <w:rPr>
          <w:rFonts w:cs="Times New Roman"/>
          <w:i/>
          <w:iCs/>
          <w:noProof/>
          <w:szCs w:val="24"/>
        </w:rPr>
        <w:t>8</w:t>
      </w:r>
      <w:r w:rsidRPr="00050142">
        <w:rPr>
          <w:rFonts w:cs="Times New Roman"/>
          <w:noProof/>
          <w:szCs w:val="24"/>
        </w:rPr>
        <w:t>, 77–85. https://doi.org/10.18052/www.scipress.com/ilshs.8.77</w:t>
      </w:r>
    </w:p>
    <w:p w14:paraId="0A6AF787" w14:textId="0BF5C8C1" w:rsidR="00A622AB" w:rsidRPr="00F5117F" w:rsidRDefault="00A622AB" w:rsidP="00440923">
      <w:pPr>
        <w:keepLines/>
        <w:ind w:left="720" w:hanging="720"/>
        <w:jc w:val="both"/>
      </w:pPr>
      <w:r w:rsidRPr="00F5117F">
        <w:fldChar w:fldCharType="end"/>
      </w:r>
    </w:p>
    <w:sectPr w:rsidR="00A622AB" w:rsidRPr="00F5117F" w:rsidSect="00440923">
      <w:footerReference w:type="default" r:id="rId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13CF49" w14:textId="77777777" w:rsidR="005D4A06" w:rsidRDefault="005D4A06" w:rsidP="00296AE2">
      <w:pPr>
        <w:spacing w:after="0" w:line="240" w:lineRule="auto"/>
      </w:pPr>
      <w:r>
        <w:separator/>
      </w:r>
    </w:p>
  </w:endnote>
  <w:endnote w:type="continuationSeparator" w:id="0">
    <w:p w14:paraId="39588F6B" w14:textId="77777777" w:rsidR="005D4A06" w:rsidRDefault="005D4A06" w:rsidP="00296A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0680850"/>
      <w:docPartObj>
        <w:docPartGallery w:val="Page Numbers (Bottom of Page)"/>
        <w:docPartUnique/>
      </w:docPartObj>
    </w:sdtPr>
    <w:sdtEndPr>
      <w:rPr>
        <w:noProof/>
      </w:rPr>
    </w:sdtEndPr>
    <w:sdtContent>
      <w:p w14:paraId="375A863D" w14:textId="77777777" w:rsidR="00A45A7C" w:rsidRDefault="00A45A7C" w:rsidP="00296AE2">
        <w:pPr>
          <w:pStyle w:val="Footer"/>
          <w:jc w:val="center"/>
        </w:pPr>
        <w:r>
          <w:fldChar w:fldCharType="begin"/>
        </w:r>
        <w:r>
          <w:instrText xml:space="preserve"> PAGE   \* MERGEFORMAT </w:instrText>
        </w:r>
        <w:r>
          <w:fldChar w:fldCharType="separate"/>
        </w:r>
        <w:r w:rsidR="00440923">
          <w:rPr>
            <w:noProof/>
          </w:rPr>
          <w:t>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7B729E" w14:textId="77777777" w:rsidR="005D4A06" w:rsidRDefault="005D4A06" w:rsidP="00296AE2">
      <w:pPr>
        <w:spacing w:after="0" w:line="240" w:lineRule="auto"/>
      </w:pPr>
      <w:r>
        <w:separator/>
      </w:r>
    </w:p>
  </w:footnote>
  <w:footnote w:type="continuationSeparator" w:id="0">
    <w:p w14:paraId="7EB8B9AA" w14:textId="77777777" w:rsidR="005D4A06" w:rsidRDefault="005D4A06" w:rsidP="00296A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4BE6DA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E40BD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D7EB7F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AA23D2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55400B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E8672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58EF4C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288FEB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112214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57EC5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68E751E"/>
    <w:multiLevelType w:val="multilevel"/>
    <w:tmpl w:val="07769F98"/>
    <w:lvl w:ilvl="0">
      <w:start w:val="1"/>
      <w:numFmt w:val="decimal"/>
      <w:suff w:val="nothing"/>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4D6E3FE9"/>
    <w:multiLevelType w:val="hybridMultilevel"/>
    <w:tmpl w:val="4970B548"/>
    <w:lvl w:ilvl="0" w:tplc="042A1626">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28A3CD0"/>
    <w:multiLevelType w:val="hybridMultilevel"/>
    <w:tmpl w:val="E02A6DD0"/>
    <w:lvl w:ilvl="0" w:tplc="2B96719E">
      <w:start w:val="1"/>
      <w:numFmt w:val="bullet"/>
      <w:pStyle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676564A7"/>
    <w:multiLevelType w:val="hybridMultilevel"/>
    <w:tmpl w:val="FF6C9CAA"/>
    <w:lvl w:ilvl="0" w:tplc="C7D0019E">
      <w:start w:val="1"/>
      <w:numFmt w:val="decimal"/>
      <w:pStyle w:val="Number"/>
      <w:lvlText w:val="%1."/>
      <w:lvlJc w:val="left"/>
      <w:pPr>
        <w:ind w:left="720" w:hanging="360"/>
      </w:pPr>
      <w:rPr>
        <w:rFonts w:hint="default"/>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A760840"/>
    <w:multiLevelType w:val="hybridMultilevel"/>
    <w:tmpl w:val="51EE96D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6BE3446D"/>
    <w:multiLevelType w:val="multilevel"/>
    <w:tmpl w:val="08DC61D6"/>
    <w:lvl w:ilvl="0">
      <w:start w:val="1"/>
      <w:numFmt w:val="decimal"/>
      <w:suff w:val="nothing"/>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72642726"/>
    <w:multiLevelType w:val="multilevel"/>
    <w:tmpl w:val="98E074B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477847018">
    <w:abstractNumId w:val="15"/>
  </w:num>
  <w:num w:numId="2" w16cid:durableId="1191918291">
    <w:abstractNumId w:val="15"/>
    <w:lvlOverride w:ilvl="0">
      <w:lvl w:ilvl="0">
        <w:start w:val="1"/>
        <w:numFmt w:val="decimal"/>
        <w:lvlText w:val="CHAPTER %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3" w16cid:durableId="1280261883">
    <w:abstractNumId w:val="9"/>
  </w:num>
  <w:num w:numId="4" w16cid:durableId="1033263318">
    <w:abstractNumId w:val="7"/>
  </w:num>
  <w:num w:numId="5" w16cid:durableId="22637427">
    <w:abstractNumId w:val="6"/>
  </w:num>
  <w:num w:numId="6" w16cid:durableId="732122819">
    <w:abstractNumId w:val="5"/>
  </w:num>
  <w:num w:numId="7" w16cid:durableId="968626891">
    <w:abstractNumId w:val="4"/>
  </w:num>
  <w:num w:numId="8" w16cid:durableId="1944191226">
    <w:abstractNumId w:val="8"/>
  </w:num>
  <w:num w:numId="9" w16cid:durableId="1170677490">
    <w:abstractNumId w:val="3"/>
  </w:num>
  <w:num w:numId="10" w16cid:durableId="685446040">
    <w:abstractNumId w:val="2"/>
  </w:num>
  <w:num w:numId="11" w16cid:durableId="1643659505">
    <w:abstractNumId w:val="1"/>
  </w:num>
  <w:num w:numId="12" w16cid:durableId="1409038282">
    <w:abstractNumId w:val="0"/>
  </w:num>
  <w:num w:numId="13" w16cid:durableId="1907647793">
    <w:abstractNumId w:val="12"/>
  </w:num>
  <w:num w:numId="14" w16cid:durableId="324629547">
    <w:abstractNumId w:val="10"/>
  </w:num>
  <w:num w:numId="15" w16cid:durableId="38464520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499927113">
    <w:abstractNumId w:val="11"/>
  </w:num>
  <w:num w:numId="17" w16cid:durableId="1283220782">
    <w:abstractNumId w:val="13"/>
  </w:num>
  <w:num w:numId="18" w16cid:durableId="1430078243">
    <w:abstractNumId w:val="15"/>
  </w:num>
  <w:num w:numId="19" w16cid:durableId="1693608219">
    <w:abstractNumId w:val="15"/>
  </w:num>
  <w:num w:numId="20" w16cid:durableId="105974444">
    <w:abstractNumId w:val="13"/>
    <w:lvlOverride w:ilvl="0">
      <w:startOverride w:val="1"/>
    </w:lvlOverride>
  </w:num>
  <w:num w:numId="21" w16cid:durableId="1619487413">
    <w:abstractNumId w:val="16"/>
  </w:num>
  <w:num w:numId="22" w16cid:durableId="13037183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2CFC"/>
    <w:rsid w:val="00017F89"/>
    <w:rsid w:val="000353DC"/>
    <w:rsid w:val="0003573A"/>
    <w:rsid w:val="00040EE2"/>
    <w:rsid w:val="00050142"/>
    <w:rsid w:val="00050704"/>
    <w:rsid w:val="000512CE"/>
    <w:rsid w:val="00055DA2"/>
    <w:rsid w:val="00067112"/>
    <w:rsid w:val="00073D57"/>
    <w:rsid w:val="00076507"/>
    <w:rsid w:val="00085F02"/>
    <w:rsid w:val="000901C0"/>
    <w:rsid w:val="00092358"/>
    <w:rsid w:val="000C0E4B"/>
    <w:rsid w:val="000C0F0C"/>
    <w:rsid w:val="000C4218"/>
    <w:rsid w:val="000C6FEB"/>
    <w:rsid w:val="000D4BB1"/>
    <w:rsid w:val="000D7871"/>
    <w:rsid w:val="0011478A"/>
    <w:rsid w:val="00122658"/>
    <w:rsid w:val="00130AC0"/>
    <w:rsid w:val="00135B88"/>
    <w:rsid w:val="0016450E"/>
    <w:rsid w:val="00182548"/>
    <w:rsid w:val="00183596"/>
    <w:rsid w:val="00185F84"/>
    <w:rsid w:val="001869E5"/>
    <w:rsid w:val="001905BA"/>
    <w:rsid w:val="001919EB"/>
    <w:rsid w:val="00196DCD"/>
    <w:rsid w:val="001A5677"/>
    <w:rsid w:val="001A7DD4"/>
    <w:rsid w:val="001B531E"/>
    <w:rsid w:val="001B5F5F"/>
    <w:rsid w:val="001C218B"/>
    <w:rsid w:val="001D7574"/>
    <w:rsid w:val="002104D7"/>
    <w:rsid w:val="00216474"/>
    <w:rsid w:val="0022247A"/>
    <w:rsid w:val="00222CFC"/>
    <w:rsid w:val="00226FA4"/>
    <w:rsid w:val="0022789C"/>
    <w:rsid w:val="00255817"/>
    <w:rsid w:val="00256A11"/>
    <w:rsid w:val="00264437"/>
    <w:rsid w:val="00272AED"/>
    <w:rsid w:val="00275E65"/>
    <w:rsid w:val="0028021E"/>
    <w:rsid w:val="00281C7F"/>
    <w:rsid w:val="00282AFD"/>
    <w:rsid w:val="00295317"/>
    <w:rsid w:val="00296265"/>
    <w:rsid w:val="00296AE2"/>
    <w:rsid w:val="002A5E4F"/>
    <w:rsid w:val="002A61D4"/>
    <w:rsid w:val="002D4500"/>
    <w:rsid w:val="002F67F9"/>
    <w:rsid w:val="00303E6A"/>
    <w:rsid w:val="00307D65"/>
    <w:rsid w:val="00313326"/>
    <w:rsid w:val="00314F74"/>
    <w:rsid w:val="0033226B"/>
    <w:rsid w:val="00337F11"/>
    <w:rsid w:val="00342B7F"/>
    <w:rsid w:val="0035286A"/>
    <w:rsid w:val="00354785"/>
    <w:rsid w:val="003E17AC"/>
    <w:rsid w:val="003E5F1D"/>
    <w:rsid w:val="003F0BF5"/>
    <w:rsid w:val="00414DF4"/>
    <w:rsid w:val="004265D1"/>
    <w:rsid w:val="00440923"/>
    <w:rsid w:val="00461BA3"/>
    <w:rsid w:val="00466528"/>
    <w:rsid w:val="00467CAF"/>
    <w:rsid w:val="00494075"/>
    <w:rsid w:val="004968B0"/>
    <w:rsid w:val="004A27C0"/>
    <w:rsid w:val="004A5CDF"/>
    <w:rsid w:val="004B32A7"/>
    <w:rsid w:val="004B45AB"/>
    <w:rsid w:val="004B5D59"/>
    <w:rsid w:val="004D34B2"/>
    <w:rsid w:val="004D41AA"/>
    <w:rsid w:val="004D4272"/>
    <w:rsid w:val="004E1427"/>
    <w:rsid w:val="00506285"/>
    <w:rsid w:val="00516EC5"/>
    <w:rsid w:val="005457FF"/>
    <w:rsid w:val="005525C2"/>
    <w:rsid w:val="005561AA"/>
    <w:rsid w:val="005569B9"/>
    <w:rsid w:val="00557277"/>
    <w:rsid w:val="00591D52"/>
    <w:rsid w:val="005A66D0"/>
    <w:rsid w:val="005C5F03"/>
    <w:rsid w:val="005D3D52"/>
    <w:rsid w:val="005D4A06"/>
    <w:rsid w:val="005F2620"/>
    <w:rsid w:val="005F52F1"/>
    <w:rsid w:val="005F610F"/>
    <w:rsid w:val="0060484A"/>
    <w:rsid w:val="00606634"/>
    <w:rsid w:val="00615B5E"/>
    <w:rsid w:val="006234A3"/>
    <w:rsid w:val="00625EAD"/>
    <w:rsid w:val="00626537"/>
    <w:rsid w:val="00627D63"/>
    <w:rsid w:val="00634F57"/>
    <w:rsid w:val="00641F9E"/>
    <w:rsid w:val="00664821"/>
    <w:rsid w:val="00672662"/>
    <w:rsid w:val="00691B10"/>
    <w:rsid w:val="006A296A"/>
    <w:rsid w:val="006B457A"/>
    <w:rsid w:val="006C03F2"/>
    <w:rsid w:val="006D129A"/>
    <w:rsid w:val="006E25AA"/>
    <w:rsid w:val="006E5617"/>
    <w:rsid w:val="007074AB"/>
    <w:rsid w:val="00707E40"/>
    <w:rsid w:val="00727551"/>
    <w:rsid w:val="00733E55"/>
    <w:rsid w:val="0073638A"/>
    <w:rsid w:val="00753EA9"/>
    <w:rsid w:val="00761790"/>
    <w:rsid w:val="007679BB"/>
    <w:rsid w:val="00786E71"/>
    <w:rsid w:val="00790B21"/>
    <w:rsid w:val="0079757C"/>
    <w:rsid w:val="007A516F"/>
    <w:rsid w:val="007B3E9D"/>
    <w:rsid w:val="007C7D9E"/>
    <w:rsid w:val="007D6A54"/>
    <w:rsid w:val="007E0F06"/>
    <w:rsid w:val="008044E4"/>
    <w:rsid w:val="00806E19"/>
    <w:rsid w:val="0082336D"/>
    <w:rsid w:val="00823C2F"/>
    <w:rsid w:val="00825E84"/>
    <w:rsid w:val="00826126"/>
    <w:rsid w:val="00827E38"/>
    <w:rsid w:val="00846A6B"/>
    <w:rsid w:val="00850509"/>
    <w:rsid w:val="00855169"/>
    <w:rsid w:val="00862100"/>
    <w:rsid w:val="0086306E"/>
    <w:rsid w:val="008650AD"/>
    <w:rsid w:val="00881638"/>
    <w:rsid w:val="00891BD3"/>
    <w:rsid w:val="008924A9"/>
    <w:rsid w:val="00894A04"/>
    <w:rsid w:val="008A3958"/>
    <w:rsid w:val="008A495E"/>
    <w:rsid w:val="008A7DC1"/>
    <w:rsid w:val="008B416E"/>
    <w:rsid w:val="008B588B"/>
    <w:rsid w:val="008D52E5"/>
    <w:rsid w:val="008E05BF"/>
    <w:rsid w:val="008E1FB7"/>
    <w:rsid w:val="008E5CCF"/>
    <w:rsid w:val="008F4A78"/>
    <w:rsid w:val="009050B4"/>
    <w:rsid w:val="00907AAA"/>
    <w:rsid w:val="00914065"/>
    <w:rsid w:val="009342AA"/>
    <w:rsid w:val="009344DD"/>
    <w:rsid w:val="00942364"/>
    <w:rsid w:val="00945DC5"/>
    <w:rsid w:val="009516BB"/>
    <w:rsid w:val="00965704"/>
    <w:rsid w:val="009769D3"/>
    <w:rsid w:val="00986AA6"/>
    <w:rsid w:val="009B56D2"/>
    <w:rsid w:val="009D6D13"/>
    <w:rsid w:val="009D78EF"/>
    <w:rsid w:val="009E216C"/>
    <w:rsid w:val="009F1241"/>
    <w:rsid w:val="00A047BC"/>
    <w:rsid w:val="00A07256"/>
    <w:rsid w:val="00A24AE0"/>
    <w:rsid w:val="00A45A7C"/>
    <w:rsid w:val="00A50B0D"/>
    <w:rsid w:val="00A51857"/>
    <w:rsid w:val="00A56E98"/>
    <w:rsid w:val="00A622AB"/>
    <w:rsid w:val="00A70185"/>
    <w:rsid w:val="00AA7A32"/>
    <w:rsid w:val="00AB39A4"/>
    <w:rsid w:val="00AB6326"/>
    <w:rsid w:val="00AB6E4B"/>
    <w:rsid w:val="00AC32E7"/>
    <w:rsid w:val="00AD3FCA"/>
    <w:rsid w:val="00AD51F4"/>
    <w:rsid w:val="00AE476C"/>
    <w:rsid w:val="00AE5A1C"/>
    <w:rsid w:val="00AF5F17"/>
    <w:rsid w:val="00B31B90"/>
    <w:rsid w:val="00B36E75"/>
    <w:rsid w:val="00B41285"/>
    <w:rsid w:val="00B45ECC"/>
    <w:rsid w:val="00B559FA"/>
    <w:rsid w:val="00B56DA3"/>
    <w:rsid w:val="00B579FA"/>
    <w:rsid w:val="00B74518"/>
    <w:rsid w:val="00B80C03"/>
    <w:rsid w:val="00B92D0F"/>
    <w:rsid w:val="00B94C6E"/>
    <w:rsid w:val="00BA036E"/>
    <w:rsid w:val="00BA21C6"/>
    <w:rsid w:val="00BB7B07"/>
    <w:rsid w:val="00BC26D2"/>
    <w:rsid w:val="00BE0D9B"/>
    <w:rsid w:val="00C04DBA"/>
    <w:rsid w:val="00C061F5"/>
    <w:rsid w:val="00C52BA3"/>
    <w:rsid w:val="00C62723"/>
    <w:rsid w:val="00C63ECD"/>
    <w:rsid w:val="00C70021"/>
    <w:rsid w:val="00C823F8"/>
    <w:rsid w:val="00CA2D1D"/>
    <w:rsid w:val="00CB329B"/>
    <w:rsid w:val="00CC6083"/>
    <w:rsid w:val="00CD09CD"/>
    <w:rsid w:val="00CD124D"/>
    <w:rsid w:val="00CD6717"/>
    <w:rsid w:val="00CD6F7E"/>
    <w:rsid w:val="00D149DE"/>
    <w:rsid w:val="00D33267"/>
    <w:rsid w:val="00D47E82"/>
    <w:rsid w:val="00D5768F"/>
    <w:rsid w:val="00D76610"/>
    <w:rsid w:val="00D77891"/>
    <w:rsid w:val="00D858E3"/>
    <w:rsid w:val="00D86649"/>
    <w:rsid w:val="00D91AD9"/>
    <w:rsid w:val="00D924CD"/>
    <w:rsid w:val="00DE1108"/>
    <w:rsid w:val="00DF0A4A"/>
    <w:rsid w:val="00E051E7"/>
    <w:rsid w:val="00E07675"/>
    <w:rsid w:val="00E675C8"/>
    <w:rsid w:val="00E67E2B"/>
    <w:rsid w:val="00E7042E"/>
    <w:rsid w:val="00E93E14"/>
    <w:rsid w:val="00EC4B5E"/>
    <w:rsid w:val="00EE23A7"/>
    <w:rsid w:val="00EE5F82"/>
    <w:rsid w:val="00EE6728"/>
    <w:rsid w:val="00F040E6"/>
    <w:rsid w:val="00F04EC6"/>
    <w:rsid w:val="00F22703"/>
    <w:rsid w:val="00F243DF"/>
    <w:rsid w:val="00F36277"/>
    <w:rsid w:val="00F36729"/>
    <w:rsid w:val="00F40F9D"/>
    <w:rsid w:val="00F4332B"/>
    <w:rsid w:val="00F5117F"/>
    <w:rsid w:val="00F53A13"/>
    <w:rsid w:val="00F64D1B"/>
    <w:rsid w:val="00F7235E"/>
    <w:rsid w:val="00F73DA8"/>
    <w:rsid w:val="00F834D6"/>
    <w:rsid w:val="00FA34A7"/>
    <w:rsid w:val="00FB0EE2"/>
    <w:rsid w:val="00FB4575"/>
    <w:rsid w:val="00FB6334"/>
    <w:rsid w:val="00FC6323"/>
    <w:rsid w:val="00FC74B5"/>
    <w:rsid w:val="00FD1B39"/>
    <w:rsid w:val="00FD1C8E"/>
    <w:rsid w:val="00FE5BE0"/>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F4C1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518"/>
    <w:rPr>
      <w:rFonts w:ascii="Times New Roman" w:hAnsi="Times New Roman"/>
      <w:sz w:val="24"/>
      <w:lang w:val="en-US"/>
    </w:rPr>
  </w:style>
  <w:style w:type="paragraph" w:styleId="Heading1">
    <w:name w:val="heading 1"/>
    <w:basedOn w:val="Heading2"/>
    <w:next w:val="Normal"/>
    <w:link w:val="Heading1Char"/>
    <w:uiPriority w:val="2"/>
    <w:qFormat/>
    <w:rsid w:val="00A24AE0"/>
    <w:pPr>
      <w:numPr>
        <w:ilvl w:val="0"/>
      </w:numPr>
      <w:outlineLvl w:val="0"/>
    </w:pPr>
  </w:style>
  <w:style w:type="paragraph" w:styleId="Heading2">
    <w:name w:val="heading 2"/>
    <w:basedOn w:val="Normal"/>
    <w:next w:val="Normal"/>
    <w:link w:val="Heading2Char"/>
    <w:uiPriority w:val="2"/>
    <w:qFormat/>
    <w:rsid w:val="006B457A"/>
    <w:pPr>
      <w:keepNext/>
      <w:keepLines/>
      <w:numPr>
        <w:ilvl w:val="1"/>
        <w:numId w:val="21"/>
      </w:numPr>
      <w:spacing w:after="120" w:line="360" w:lineRule="auto"/>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2"/>
    <w:qFormat/>
    <w:rsid w:val="006B457A"/>
    <w:pPr>
      <w:keepNext/>
      <w:keepLines/>
      <w:numPr>
        <w:ilvl w:val="2"/>
        <w:numId w:val="21"/>
      </w:numPr>
      <w:spacing w:after="120" w:line="360" w:lineRule="auto"/>
      <w:outlineLvl w:val="2"/>
    </w:pPr>
    <w:rPr>
      <w:rFonts w:eastAsiaTheme="majorEastAsia" w:cs="Times New Roman"/>
      <w:b/>
      <w:bCs/>
      <w:color w:val="000000" w:themeColor="text1"/>
      <w:szCs w:val="24"/>
      <w:lang w:val="en-IN"/>
    </w:rPr>
  </w:style>
  <w:style w:type="paragraph" w:styleId="Heading4">
    <w:name w:val="heading 4"/>
    <w:basedOn w:val="Normal"/>
    <w:next w:val="Normal"/>
    <w:link w:val="Heading4Char"/>
    <w:uiPriority w:val="2"/>
    <w:unhideWhenUsed/>
    <w:qFormat/>
    <w:rsid w:val="006B457A"/>
    <w:pPr>
      <w:keepNext/>
      <w:keepLines/>
      <w:numPr>
        <w:ilvl w:val="3"/>
        <w:numId w:val="21"/>
      </w:numPr>
      <w:spacing w:after="0" w:line="360" w:lineRule="auto"/>
      <w:contextualSpacing/>
      <w:outlineLvl w:val="3"/>
    </w:pPr>
    <w:rPr>
      <w:rFonts w:eastAsiaTheme="majorEastAsia" w:cs="Times New Roman"/>
      <w:b/>
      <w:bCs/>
      <w:i/>
      <w:iCs/>
      <w:color w:val="000000" w:themeColor="text1"/>
      <w:szCs w:val="24"/>
      <w:lang w:val="en-IN"/>
    </w:rPr>
  </w:style>
  <w:style w:type="paragraph" w:styleId="Heading5">
    <w:name w:val="heading 5"/>
    <w:basedOn w:val="Normal"/>
    <w:next w:val="Normal"/>
    <w:link w:val="Heading5Char"/>
    <w:uiPriority w:val="9"/>
    <w:semiHidden/>
    <w:qFormat/>
    <w:rsid w:val="00FE5BE0"/>
    <w:pPr>
      <w:keepNext/>
      <w:keepLines/>
      <w:numPr>
        <w:ilvl w:val="4"/>
        <w:numId w:val="2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qFormat/>
    <w:rsid w:val="00FE5BE0"/>
    <w:pPr>
      <w:keepNext/>
      <w:keepLines/>
      <w:numPr>
        <w:ilvl w:val="5"/>
        <w:numId w:val="2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BE0"/>
    <w:pPr>
      <w:keepNext/>
      <w:keepLines/>
      <w:numPr>
        <w:ilvl w:val="6"/>
        <w:numId w:val="2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BE0"/>
    <w:pPr>
      <w:keepNext/>
      <w:keepLines/>
      <w:numPr>
        <w:ilvl w:val="7"/>
        <w:numId w:val="2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BE0"/>
    <w:pPr>
      <w:keepNext/>
      <w:keepLines/>
      <w:numPr>
        <w:ilvl w:val="8"/>
        <w:numId w:val="2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24AE0"/>
    <w:rPr>
      <w:rFonts w:ascii="Times New Roman" w:eastAsiaTheme="majorEastAsia" w:hAnsi="Times New Roman" w:cs="Times New Roman"/>
      <w:b/>
      <w:bCs/>
      <w:color w:val="000000" w:themeColor="text1"/>
      <w:sz w:val="24"/>
      <w:szCs w:val="24"/>
      <w:lang w:val="en-US"/>
    </w:rPr>
  </w:style>
  <w:style w:type="paragraph" w:styleId="Title">
    <w:name w:val="Title"/>
    <w:basedOn w:val="Normal"/>
    <w:next w:val="Normal"/>
    <w:link w:val="TitleChar"/>
    <w:uiPriority w:val="3"/>
    <w:qFormat/>
    <w:rsid w:val="00A24AE0"/>
    <w:pPr>
      <w:spacing w:after="480" w:line="360" w:lineRule="auto"/>
      <w:jc w:val="center"/>
    </w:pPr>
    <w:rPr>
      <w:rFonts w:cs="Times New Roman"/>
      <w:b/>
      <w:bCs/>
      <w:sz w:val="28"/>
      <w:szCs w:val="28"/>
      <w:lang w:val="en-IN"/>
    </w:rPr>
  </w:style>
  <w:style w:type="character" w:customStyle="1" w:styleId="TitleChar">
    <w:name w:val="Title Char"/>
    <w:basedOn w:val="DefaultParagraphFont"/>
    <w:link w:val="Title"/>
    <w:uiPriority w:val="3"/>
    <w:rsid w:val="00A24AE0"/>
    <w:rPr>
      <w:rFonts w:ascii="Times New Roman" w:hAnsi="Times New Roman" w:cs="Times New Roman"/>
      <w:b/>
      <w:bCs/>
      <w:sz w:val="28"/>
      <w:szCs w:val="28"/>
    </w:rPr>
  </w:style>
  <w:style w:type="character" w:customStyle="1" w:styleId="Heading2Char">
    <w:name w:val="Heading 2 Char"/>
    <w:basedOn w:val="DefaultParagraphFont"/>
    <w:link w:val="Heading2"/>
    <w:uiPriority w:val="2"/>
    <w:rsid w:val="006B457A"/>
    <w:rPr>
      <w:rFonts w:ascii="Times New Roman" w:eastAsiaTheme="majorEastAsia" w:hAnsi="Times New Roman" w:cs="Times New Roman"/>
      <w:b/>
      <w:bCs/>
      <w:color w:val="000000" w:themeColor="text1"/>
      <w:sz w:val="24"/>
      <w:szCs w:val="24"/>
      <w:lang w:val="en-US"/>
    </w:rPr>
  </w:style>
  <w:style w:type="character" w:customStyle="1" w:styleId="Heading3Char">
    <w:name w:val="Heading 3 Char"/>
    <w:basedOn w:val="DefaultParagraphFont"/>
    <w:link w:val="Heading3"/>
    <w:uiPriority w:val="2"/>
    <w:rsid w:val="006B457A"/>
    <w:rPr>
      <w:rFonts w:ascii="Times New Roman" w:eastAsiaTheme="majorEastAsia" w:hAnsi="Times New Roman" w:cs="Times New Roman"/>
      <w:b/>
      <w:bCs/>
      <w:color w:val="000000" w:themeColor="text1"/>
      <w:sz w:val="24"/>
      <w:szCs w:val="24"/>
    </w:rPr>
  </w:style>
  <w:style w:type="character" w:customStyle="1" w:styleId="Heading4Char">
    <w:name w:val="Heading 4 Char"/>
    <w:basedOn w:val="DefaultParagraphFont"/>
    <w:link w:val="Heading4"/>
    <w:uiPriority w:val="2"/>
    <w:rsid w:val="006B457A"/>
    <w:rPr>
      <w:rFonts w:ascii="Times New Roman" w:eastAsiaTheme="majorEastAsia" w:hAnsi="Times New Roman" w:cs="Times New Roman"/>
      <w:b/>
      <w:bCs/>
      <w:i/>
      <w:iCs/>
      <w:color w:val="000000" w:themeColor="text1"/>
      <w:sz w:val="24"/>
      <w:szCs w:val="24"/>
    </w:rPr>
  </w:style>
  <w:style w:type="character" w:customStyle="1" w:styleId="Heading5Char">
    <w:name w:val="Heading 5 Char"/>
    <w:basedOn w:val="DefaultParagraphFont"/>
    <w:link w:val="Heading5"/>
    <w:uiPriority w:val="9"/>
    <w:semiHidden/>
    <w:rsid w:val="00467CAF"/>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467CAF"/>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FE5BE0"/>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FE5BE0"/>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E5BE0"/>
    <w:rPr>
      <w:rFonts w:asciiTheme="majorHAnsi" w:eastAsiaTheme="majorEastAsia" w:hAnsiTheme="majorHAnsi" w:cstheme="majorBidi"/>
      <w:i/>
      <w:iCs/>
      <w:color w:val="272727" w:themeColor="text1" w:themeTint="D8"/>
      <w:sz w:val="21"/>
      <w:szCs w:val="21"/>
      <w:lang w:val="en-US"/>
    </w:rPr>
  </w:style>
  <w:style w:type="paragraph" w:styleId="Header">
    <w:name w:val="header"/>
    <w:basedOn w:val="Normal"/>
    <w:link w:val="HeaderChar"/>
    <w:uiPriority w:val="99"/>
    <w:unhideWhenUsed/>
    <w:rsid w:val="00296A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6AE2"/>
    <w:rPr>
      <w:rFonts w:ascii="Times New Roman" w:hAnsi="Times New Roman"/>
      <w:sz w:val="24"/>
      <w:lang w:val="en-US"/>
    </w:rPr>
  </w:style>
  <w:style w:type="paragraph" w:customStyle="1" w:styleId="Head">
    <w:name w:val="Head"/>
    <w:basedOn w:val="Normal"/>
    <w:link w:val="HeadChar"/>
    <w:uiPriority w:val="3"/>
    <w:qFormat/>
    <w:rsid w:val="00A24AE0"/>
    <w:pPr>
      <w:keepNext/>
      <w:keepLines/>
      <w:spacing w:after="120" w:line="360" w:lineRule="auto"/>
      <w:contextualSpacing/>
      <w:jc w:val="both"/>
    </w:pPr>
    <w:rPr>
      <w:rFonts w:cs="Times New Roman"/>
      <w:b/>
      <w:bCs/>
      <w:i/>
      <w:iCs/>
      <w:szCs w:val="24"/>
      <w:lang w:val="en-IN"/>
    </w:rPr>
  </w:style>
  <w:style w:type="table" w:styleId="TableGrid">
    <w:name w:val="Table Grid"/>
    <w:basedOn w:val="TableNormal"/>
    <w:uiPriority w:val="39"/>
    <w:rsid w:val="00227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Char">
    <w:name w:val="Head Char"/>
    <w:basedOn w:val="DefaultParagraphFont"/>
    <w:link w:val="Head"/>
    <w:uiPriority w:val="3"/>
    <w:rsid w:val="00A24AE0"/>
    <w:rPr>
      <w:rFonts w:ascii="Times New Roman" w:hAnsi="Times New Roman" w:cs="Times New Roman"/>
      <w:b/>
      <w:bCs/>
      <w:i/>
      <w:iCs/>
      <w:sz w:val="24"/>
      <w:szCs w:val="24"/>
    </w:rPr>
  </w:style>
  <w:style w:type="paragraph" w:customStyle="1" w:styleId="TabCap">
    <w:name w:val="TabCap"/>
    <w:basedOn w:val="Normal"/>
    <w:link w:val="TabCapChar"/>
    <w:uiPriority w:val="4"/>
    <w:qFormat/>
    <w:rsid w:val="00FB6334"/>
    <w:pPr>
      <w:keepNext/>
      <w:keepLines/>
      <w:spacing w:after="0" w:line="360" w:lineRule="auto"/>
      <w:contextualSpacing/>
      <w:jc w:val="center"/>
    </w:pPr>
    <w:rPr>
      <w:rFonts w:cs="Times New Roman"/>
      <w:b/>
      <w:bCs/>
      <w:szCs w:val="24"/>
      <w:lang w:val="en-IN"/>
    </w:rPr>
  </w:style>
  <w:style w:type="paragraph" w:customStyle="1" w:styleId="FigCap">
    <w:name w:val="FigCap"/>
    <w:basedOn w:val="Normal"/>
    <w:link w:val="FigCapChar"/>
    <w:uiPriority w:val="4"/>
    <w:qFormat/>
    <w:rsid w:val="00826126"/>
    <w:pPr>
      <w:spacing w:after="120" w:line="360" w:lineRule="auto"/>
      <w:contextualSpacing/>
      <w:jc w:val="center"/>
    </w:pPr>
    <w:rPr>
      <w:rFonts w:cs="Times New Roman"/>
      <w:b/>
      <w:bCs/>
      <w:szCs w:val="24"/>
      <w:lang w:val="en-IN"/>
    </w:rPr>
  </w:style>
  <w:style w:type="character" w:customStyle="1" w:styleId="TabCapChar">
    <w:name w:val="TabCap Char"/>
    <w:basedOn w:val="DefaultParagraphFont"/>
    <w:link w:val="TabCap"/>
    <w:uiPriority w:val="4"/>
    <w:rsid w:val="00FB6334"/>
    <w:rPr>
      <w:rFonts w:ascii="Times New Roman" w:hAnsi="Times New Roman" w:cs="Times New Roman"/>
      <w:b/>
      <w:bCs/>
      <w:sz w:val="24"/>
      <w:szCs w:val="24"/>
    </w:rPr>
  </w:style>
  <w:style w:type="paragraph" w:customStyle="1" w:styleId="Source">
    <w:name w:val="Source"/>
    <w:basedOn w:val="Body"/>
    <w:next w:val="Body"/>
    <w:link w:val="SourceChar"/>
    <w:uiPriority w:val="5"/>
    <w:qFormat/>
    <w:rsid w:val="001A5677"/>
    <w:pPr>
      <w:keepLines/>
      <w:contextualSpacing/>
      <w:jc w:val="center"/>
    </w:pPr>
    <w:rPr>
      <w:rFonts w:cs="Times New Roman"/>
      <w:i/>
      <w:iCs/>
      <w:sz w:val="20"/>
      <w:szCs w:val="24"/>
      <w:lang w:val="en-IN"/>
    </w:rPr>
  </w:style>
  <w:style w:type="character" w:customStyle="1" w:styleId="FigCapChar">
    <w:name w:val="FigCap Char"/>
    <w:basedOn w:val="DefaultParagraphFont"/>
    <w:link w:val="FigCap"/>
    <w:uiPriority w:val="4"/>
    <w:rsid w:val="00826126"/>
    <w:rPr>
      <w:rFonts w:ascii="Times New Roman" w:hAnsi="Times New Roman" w:cs="Times New Roman"/>
      <w:b/>
      <w:bCs/>
      <w:sz w:val="24"/>
      <w:szCs w:val="24"/>
    </w:rPr>
  </w:style>
  <w:style w:type="paragraph" w:customStyle="1" w:styleId="Tables">
    <w:name w:val="Table_s"/>
    <w:next w:val="Normal"/>
    <w:link w:val="TablesChar"/>
    <w:uiPriority w:val="6"/>
    <w:qFormat/>
    <w:rsid w:val="00FB6334"/>
    <w:pPr>
      <w:spacing w:before="40" w:after="40" w:line="240" w:lineRule="auto"/>
      <w:jc w:val="center"/>
    </w:pPr>
    <w:rPr>
      <w:rFonts w:ascii="Times New Roman" w:eastAsia="Times New Roman" w:hAnsi="Times New Roman" w:cs="Times New Roman"/>
      <w:bCs/>
      <w:color w:val="000000"/>
      <w:sz w:val="24"/>
      <w:szCs w:val="24"/>
      <w:lang w:val="en-GB" w:eastAsia="en-GB"/>
    </w:rPr>
  </w:style>
  <w:style w:type="character" w:customStyle="1" w:styleId="SourceChar">
    <w:name w:val="Source Char"/>
    <w:basedOn w:val="DefaultParagraphFont"/>
    <w:link w:val="Source"/>
    <w:uiPriority w:val="5"/>
    <w:rsid w:val="001A5677"/>
    <w:rPr>
      <w:rFonts w:ascii="Times New Roman" w:eastAsiaTheme="minorEastAsia" w:hAnsi="Times New Roman" w:cs="Times New Roman"/>
      <w:i/>
      <w:iCs/>
      <w:sz w:val="20"/>
      <w:szCs w:val="24"/>
    </w:rPr>
  </w:style>
  <w:style w:type="character" w:customStyle="1" w:styleId="TablesChar">
    <w:name w:val="Table_s Char"/>
    <w:basedOn w:val="DefaultParagraphFont"/>
    <w:link w:val="Tables"/>
    <w:uiPriority w:val="6"/>
    <w:rsid w:val="00FB6334"/>
    <w:rPr>
      <w:rFonts w:ascii="Times New Roman" w:eastAsia="Times New Roman" w:hAnsi="Times New Roman" w:cs="Times New Roman"/>
      <w:bCs/>
      <w:color w:val="000000"/>
      <w:sz w:val="24"/>
      <w:szCs w:val="24"/>
      <w:lang w:val="en-GB" w:eastAsia="en-GB"/>
    </w:rPr>
  </w:style>
  <w:style w:type="paragraph" w:customStyle="1" w:styleId="TableL">
    <w:name w:val="Table_L"/>
    <w:basedOn w:val="Tables"/>
    <w:link w:val="TableLChar"/>
    <w:uiPriority w:val="6"/>
    <w:qFormat/>
    <w:rsid w:val="00827E38"/>
    <w:pPr>
      <w:spacing w:before="0" w:after="0"/>
    </w:pPr>
  </w:style>
  <w:style w:type="paragraph" w:styleId="Quote">
    <w:name w:val="Quote"/>
    <w:basedOn w:val="Body"/>
    <w:next w:val="Body"/>
    <w:link w:val="QuoteChar"/>
    <w:uiPriority w:val="29"/>
    <w:qFormat/>
    <w:rsid w:val="00826126"/>
    <w:pPr>
      <w:spacing w:line="276" w:lineRule="auto"/>
      <w:ind w:left="720" w:right="389"/>
      <w:contextualSpacing/>
    </w:pPr>
    <w:rPr>
      <w:rFonts w:cs="Times New Roman"/>
      <w:szCs w:val="24"/>
      <w:lang w:val="en-IN"/>
    </w:rPr>
  </w:style>
  <w:style w:type="character" w:customStyle="1" w:styleId="TableLChar">
    <w:name w:val="Table_L Char"/>
    <w:basedOn w:val="TablesChar"/>
    <w:link w:val="TableL"/>
    <w:uiPriority w:val="6"/>
    <w:rsid w:val="0035286A"/>
    <w:rPr>
      <w:rFonts w:ascii="Times New Roman" w:eastAsia="Times New Roman" w:hAnsi="Times New Roman" w:cs="Times New Roman"/>
      <w:bCs/>
      <w:color w:val="000000"/>
      <w:sz w:val="24"/>
      <w:szCs w:val="24"/>
      <w:lang w:val="en-GB" w:eastAsia="en-GB"/>
    </w:rPr>
  </w:style>
  <w:style w:type="character" w:customStyle="1" w:styleId="QuoteChar">
    <w:name w:val="Quote Char"/>
    <w:basedOn w:val="DefaultParagraphFont"/>
    <w:link w:val="Quote"/>
    <w:uiPriority w:val="29"/>
    <w:rsid w:val="00826126"/>
    <w:rPr>
      <w:rFonts w:ascii="Times New Roman" w:eastAsiaTheme="minorEastAsia" w:hAnsi="Times New Roman" w:cs="Times New Roman"/>
      <w:sz w:val="24"/>
      <w:szCs w:val="24"/>
    </w:rPr>
  </w:style>
  <w:style w:type="paragraph" w:customStyle="1" w:styleId="References">
    <w:name w:val="References"/>
    <w:link w:val="ReferencesChar1"/>
    <w:uiPriority w:val="7"/>
    <w:qFormat/>
    <w:rsid w:val="00073D57"/>
    <w:pPr>
      <w:keepLines/>
      <w:spacing w:after="120" w:line="360" w:lineRule="auto"/>
      <w:ind w:left="720" w:hanging="720"/>
      <w:jc w:val="both"/>
    </w:pPr>
    <w:rPr>
      <w:rFonts w:ascii="Times New Roman" w:eastAsia="Times New Roman" w:hAnsi="Times New Roman" w:cs="Times New Roman"/>
      <w:bCs/>
      <w:sz w:val="24"/>
      <w:szCs w:val="28"/>
      <w:lang w:val="en-GB"/>
    </w:rPr>
  </w:style>
  <w:style w:type="character" w:customStyle="1" w:styleId="ReferencesChar1">
    <w:name w:val="References Char1"/>
    <w:link w:val="References"/>
    <w:uiPriority w:val="7"/>
    <w:rsid w:val="00BE0D9B"/>
    <w:rPr>
      <w:rFonts w:ascii="Times New Roman" w:eastAsia="Times New Roman" w:hAnsi="Times New Roman" w:cs="Times New Roman"/>
      <w:bCs/>
      <w:sz w:val="24"/>
      <w:szCs w:val="28"/>
      <w:lang w:val="en-GB"/>
    </w:rPr>
  </w:style>
  <w:style w:type="paragraph" w:customStyle="1" w:styleId="Bullet">
    <w:name w:val="Bullet"/>
    <w:basedOn w:val="Body"/>
    <w:next w:val="Body"/>
    <w:uiPriority w:val="7"/>
    <w:qFormat/>
    <w:rsid w:val="006E25AA"/>
    <w:pPr>
      <w:numPr>
        <w:numId w:val="13"/>
      </w:numPr>
      <w:contextualSpacing/>
    </w:pPr>
    <w:rPr>
      <w:lang w:val="en-IN"/>
    </w:rPr>
  </w:style>
  <w:style w:type="paragraph" w:customStyle="1" w:styleId="Number">
    <w:name w:val="Number"/>
    <w:basedOn w:val="Body"/>
    <w:next w:val="Body"/>
    <w:uiPriority w:val="7"/>
    <w:qFormat/>
    <w:rsid w:val="006E25AA"/>
    <w:pPr>
      <w:numPr>
        <w:numId w:val="17"/>
      </w:numPr>
      <w:contextualSpacing/>
    </w:pPr>
  </w:style>
  <w:style w:type="paragraph" w:customStyle="1" w:styleId="Figure">
    <w:name w:val="Figure"/>
    <w:next w:val="Normal"/>
    <w:link w:val="FigureChar"/>
    <w:uiPriority w:val="4"/>
    <w:qFormat/>
    <w:rsid w:val="006C03F2"/>
    <w:pPr>
      <w:spacing w:after="0" w:line="240" w:lineRule="auto"/>
      <w:jc w:val="center"/>
    </w:pPr>
    <w:rPr>
      <w:rFonts w:ascii="Times New Roman" w:hAnsi="Times New Roman" w:cs="Times New Roman"/>
      <w:sz w:val="24"/>
      <w:szCs w:val="24"/>
    </w:rPr>
  </w:style>
  <w:style w:type="paragraph" w:customStyle="1" w:styleId="Note">
    <w:name w:val="Note"/>
    <w:next w:val="Normal"/>
    <w:link w:val="NoteChar"/>
    <w:uiPriority w:val="29"/>
    <w:qFormat/>
    <w:rsid w:val="00B579FA"/>
    <w:pPr>
      <w:spacing w:after="240" w:line="240" w:lineRule="auto"/>
    </w:pPr>
    <w:rPr>
      <w:rFonts w:ascii="Times New Roman" w:hAnsi="Times New Roman"/>
      <w:sz w:val="20"/>
      <w:szCs w:val="18"/>
      <w:lang w:val="en-US"/>
    </w:rPr>
  </w:style>
  <w:style w:type="character" w:customStyle="1" w:styleId="FigureChar">
    <w:name w:val="Figure Char"/>
    <w:basedOn w:val="DefaultParagraphFont"/>
    <w:link w:val="Figure"/>
    <w:uiPriority w:val="4"/>
    <w:rsid w:val="00CD09CD"/>
    <w:rPr>
      <w:rFonts w:ascii="Times New Roman" w:hAnsi="Times New Roman" w:cs="Times New Roman"/>
      <w:sz w:val="24"/>
      <w:szCs w:val="24"/>
    </w:rPr>
  </w:style>
  <w:style w:type="character" w:styleId="Hyperlink">
    <w:name w:val="Hyperlink"/>
    <w:basedOn w:val="DefaultParagraphFont"/>
    <w:uiPriority w:val="99"/>
    <w:unhideWhenUsed/>
    <w:rsid w:val="00295317"/>
    <w:rPr>
      <w:color w:val="0563C1" w:themeColor="hyperlink"/>
      <w:u w:val="single"/>
    </w:rPr>
  </w:style>
  <w:style w:type="character" w:customStyle="1" w:styleId="NoteChar">
    <w:name w:val="Note Char"/>
    <w:basedOn w:val="DefaultParagraphFont"/>
    <w:link w:val="Note"/>
    <w:uiPriority w:val="29"/>
    <w:rsid w:val="00CD09CD"/>
    <w:rPr>
      <w:rFonts w:ascii="Times New Roman" w:hAnsi="Times New Roman"/>
      <w:sz w:val="20"/>
      <w:szCs w:val="18"/>
      <w:lang w:val="en-US"/>
    </w:rPr>
  </w:style>
  <w:style w:type="character" w:customStyle="1" w:styleId="UnresolvedMention1">
    <w:name w:val="Unresolved Mention1"/>
    <w:basedOn w:val="DefaultParagraphFont"/>
    <w:uiPriority w:val="99"/>
    <w:semiHidden/>
    <w:unhideWhenUsed/>
    <w:rsid w:val="00295317"/>
    <w:rPr>
      <w:color w:val="605E5C"/>
      <w:shd w:val="clear" w:color="auto" w:fill="E1DFDD"/>
    </w:rPr>
  </w:style>
  <w:style w:type="paragraph" w:styleId="Footer">
    <w:name w:val="footer"/>
    <w:basedOn w:val="Normal"/>
    <w:link w:val="FooterChar"/>
    <w:uiPriority w:val="99"/>
    <w:unhideWhenUsed/>
    <w:rsid w:val="00296AE2"/>
    <w:pPr>
      <w:tabs>
        <w:tab w:val="center" w:pos="4513"/>
        <w:tab w:val="right" w:pos="9026"/>
      </w:tabs>
      <w:spacing w:after="0" w:line="240" w:lineRule="auto"/>
    </w:pPr>
  </w:style>
  <w:style w:type="paragraph" w:customStyle="1" w:styleId="Body">
    <w:name w:val="Body"/>
    <w:link w:val="BodyChar"/>
    <w:qFormat/>
    <w:rsid w:val="001A5677"/>
    <w:pPr>
      <w:spacing w:before="120" w:after="120" w:line="360" w:lineRule="auto"/>
      <w:jc w:val="both"/>
    </w:pPr>
    <w:rPr>
      <w:rFonts w:ascii="Times New Roman" w:eastAsiaTheme="minorEastAsia" w:hAnsi="Times New Roman"/>
      <w:sz w:val="24"/>
      <w:lang w:val="en-US"/>
    </w:rPr>
  </w:style>
  <w:style w:type="character" w:customStyle="1" w:styleId="BodyChar">
    <w:name w:val="Body Char"/>
    <w:aliases w:val="No Spacing Char,References Char,Figure tabs Char"/>
    <w:basedOn w:val="DefaultParagraphFont"/>
    <w:link w:val="Body"/>
    <w:qFormat/>
    <w:rsid w:val="001A5677"/>
    <w:rPr>
      <w:rFonts w:ascii="Times New Roman" w:eastAsiaTheme="minorEastAsia" w:hAnsi="Times New Roman"/>
      <w:sz w:val="24"/>
      <w:lang w:val="en-US"/>
    </w:rPr>
  </w:style>
  <w:style w:type="character" w:customStyle="1" w:styleId="FooterChar">
    <w:name w:val="Footer Char"/>
    <w:basedOn w:val="DefaultParagraphFont"/>
    <w:link w:val="Footer"/>
    <w:uiPriority w:val="99"/>
    <w:rsid w:val="00296AE2"/>
    <w:rPr>
      <w:rFonts w:ascii="Times New Roman" w:hAnsi="Times New Roman"/>
      <w:sz w:val="24"/>
      <w:lang w:val="en-US"/>
    </w:rPr>
  </w:style>
  <w:style w:type="paragraph" w:customStyle="1" w:styleId="Hypothesis">
    <w:name w:val="Hypothesis"/>
    <w:basedOn w:val="Body"/>
    <w:next w:val="Body"/>
    <w:link w:val="HypothesisChar"/>
    <w:uiPriority w:val="29"/>
    <w:qFormat/>
    <w:rsid w:val="005F52F1"/>
    <w:pPr>
      <w:ind w:left="630"/>
      <w:contextualSpacing/>
    </w:pPr>
    <w:rPr>
      <w:i/>
      <w:iCs/>
    </w:rPr>
  </w:style>
  <w:style w:type="paragraph" w:customStyle="1" w:styleId="Author">
    <w:name w:val="Author"/>
    <w:link w:val="AuthorChar"/>
    <w:uiPriority w:val="29"/>
    <w:qFormat/>
    <w:rsid w:val="00862100"/>
    <w:pPr>
      <w:spacing w:after="120" w:line="360" w:lineRule="auto"/>
      <w:jc w:val="center"/>
    </w:pPr>
    <w:rPr>
      <w:rFonts w:ascii="Times New Roman" w:hAnsi="Times New Roman"/>
      <w:sz w:val="24"/>
      <w:lang w:val="en-US"/>
    </w:rPr>
  </w:style>
  <w:style w:type="character" w:customStyle="1" w:styleId="HypothesisChar">
    <w:name w:val="Hypothesis Char"/>
    <w:basedOn w:val="BodyChar"/>
    <w:link w:val="Hypothesis"/>
    <w:uiPriority w:val="29"/>
    <w:rsid w:val="00CD09CD"/>
    <w:rPr>
      <w:rFonts w:ascii="Times New Roman" w:eastAsiaTheme="minorEastAsia" w:hAnsi="Times New Roman"/>
      <w:i/>
      <w:iCs/>
      <w:sz w:val="24"/>
      <w:lang w:val="en-US"/>
    </w:rPr>
  </w:style>
  <w:style w:type="paragraph" w:customStyle="1" w:styleId="Affiliations">
    <w:name w:val="Affiliations"/>
    <w:next w:val="Body"/>
    <w:link w:val="AffiliationsChar"/>
    <w:uiPriority w:val="29"/>
    <w:qFormat/>
    <w:rsid w:val="00862100"/>
    <w:pPr>
      <w:spacing w:after="120" w:line="360" w:lineRule="auto"/>
      <w:jc w:val="center"/>
    </w:pPr>
    <w:rPr>
      <w:rFonts w:ascii="Times New Roman" w:hAnsi="Times New Roman"/>
      <w:szCs w:val="20"/>
      <w:lang w:val="en-US"/>
    </w:rPr>
  </w:style>
  <w:style w:type="character" w:customStyle="1" w:styleId="AuthorChar">
    <w:name w:val="Author Char"/>
    <w:basedOn w:val="DefaultParagraphFont"/>
    <w:link w:val="Author"/>
    <w:uiPriority w:val="29"/>
    <w:rsid w:val="00B74518"/>
    <w:rPr>
      <w:rFonts w:ascii="Times New Roman" w:hAnsi="Times New Roman"/>
      <w:sz w:val="24"/>
      <w:lang w:val="en-US"/>
    </w:rPr>
  </w:style>
  <w:style w:type="paragraph" w:customStyle="1" w:styleId="Abstract">
    <w:name w:val="Abstract"/>
    <w:link w:val="AbstractChar"/>
    <w:qFormat/>
    <w:rsid w:val="00B74518"/>
    <w:pPr>
      <w:spacing w:after="120" w:line="360" w:lineRule="auto"/>
      <w:contextualSpacing/>
    </w:pPr>
    <w:rPr>
      <w:rFonts w:ascii="Times New Roman" w:eastAsiaTheme="majorEastAsia" w:hAnsi="Times New Roman" w:cs="Times New Roman"/>
      <w:b/>
      <w:bCs/>
      <w:i/>
      <w:iCs/>
      <w:color w:val="000000" w:themeColor="text1"/>
      <w:sz w:val="24"/>
      <w:szCs w:val="24"/>
      <w:lang w:val="en-US"/>
    </w:rPr>
  </w:style>
  <w:style w:type="character" w:customStyle="1" w:styleId="AffiliationsChar">
    <w:name w:val="Affiliations Char"/>
    <w:basedOn w:val="DefaultParagraphFont"/>
    <w:link w:val="Affiliations"/>
    <w:uiPriority w:val="29"/>
    <w:rsid w:val="00B74518"/>
    <w:rPr>
      <w:rFonts w:ascii="Times New Roman" w:hAnsi="Times New Roman"/>
      <w:szCs w:val="20"/>
      <w:lang w:val="en-US"/>
    </w:rPr>
  </w:style>
  <w:style w:type="paragraph" w:customStyle="1" w:styleId="Keywords">
    <w:name w:val="Keywords"/>
    <w:next w:val="Body"/>
    <w:link w:val="KeywordsChar"/>
    <w:qFormat/>
    <w:rsid w:val="00AE5A1C"/>
    <w:pPr>
      <w:spacing w:after="120" w:line="360" w:lineRule="auto"/>
    </w:pPr>
    <w:rPr>
      <w:rFonts w:ascii="Times New Roman" w:eastAsiaTheme="majorEastAsia" w:hAnsi="Times New Roman" w:cs="Times New Roman"/>
      <w:b/>
      <w:bCs/>
      <w:i/>
      <w:iCs/>
      <w:color w:val="000000" w:themeColor="text1"/>
      <w:sz w:val="24"/>
      <w:szCs w:val="24"/>
      <w:lang w:val="en-US"/>
    </w:rPr>
  </w:style>
  <w:style w:type="character" w:customStyle="1" w:styleId="AbstractChar">
    <w:name w:val="Abstract Char"/>
    <w:basedOn w:val="DefaultParagraphFont"/>
    <w:link w:val="Abstract"/>
    <w:rsid w:val="00B74518"/>
    <w:rPr>
      <w:rFonts w:ascii="Times New Roman" w:eastAsiaTheme="majorEastAsia" w:hAnsi="Times New Roman" w:cs="Times New Roman"/>
      <w:b/>
      <w:bCs/>
      <w:i/>
      <w:iCs/>
      <w:color w:val="000000" w:themeColor="text1"/>
      <w:sz w:val="24"/>
      <w:szCs w:val="24"/>
      <w:lang w:val="en-US"/>
    </w:rPr>
  </w:style>
  <w:style w:type="character" w:customStyle="1" w:styleId="KeywordsChar">
    <w:name w:val="Keywords Char"/>
    <w:basedOn w:val="DefaultParagraphFont"/>
    <w:link w:val="Keywords"/>
    <w:rsid w:val="00AE5A1C"/>
    <w:rPr>
      <w:rFonts w:ascii="Times New Roman" w:eastAsiaTheme="majorEastAsia" w:hAnsi="Times New Roman" w:cs="Times New Roman"/>
      <w:b/>
      <w:bCs/>
      <w:i/>
      <w:iCs/>
      <w:color w:val="000000" w:themeColor="text1"/>
      <w:sz w:val="24"/>
      <w:szCs w:val="24"/>
      <w:lang w:val="en-US"/>
    </w:rPr>
  </w:style>
  <w:style w:type="paragraph" w:styleId="BalloonText">
    <w:name w:val="Balloon Text"/>
    <w:basedOn w:val="Normal"/>
    <w:link w:val="BalloonTextChar"/>
    <w:uiPriority w:val="99"/>
    <w:semiHidden/>
    <w:unhideWhenUsed/>
    <w:rsid w:val="001A56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5677"/>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0376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B9179-D76C-403F-9DCE-4ECDEDC37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8009</Words>
  <Characters>167777</Characters>
  <Application>Microsoft Office Word</Application>
  <DocSecurity>4</DocSecurity>
  <Lines>2431</Lines>
  <Paragraphs>45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5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3-08-21T10:00:00Z</dcterms:created>
  <dcterms:modified xsi:type="dcterms:W3CDTF">2023-08-21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21e3c51f-9422-3f55-ac4f-599c544de40d</vt:lpwstr>
  </property>
  <property fmtid="{D5CDD505-2E9C-101B-9397-08002B2CF9AE}" pid="24" name="Mendeley Citation Style_1">
    <vt:lpwstr>http://www.zotero.org/styles/apa</vt:lpwstr>
  </property>
  <property fmtid="{D5CDD505-2E9C-101B-9397-08002B2CF9AE}" pid="25" name="GrammarlyDocumentId">
    <vt:lpwstr>1211a4a3a23ddd68f04d5c1e53caab944802361354aa16787078c8954fa45f4a</vt:lpwstr>
  </property>
</Properties>
</file>